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3EE3A511" w:rsidR="00E645F6" w:rsidRDefault="002937D5" w:rsidP="002937D5">
      <w:pPr>
        <w:framePr w:hSpace="180" w:wrap="around" w:vAnchor="text" w:hAnchor="margin" w:y="194"/>
        <w:autoSpaceDE w:val="0"/>
        <w:autoSpaceDN w:val="0"/>
        <w:adjustRightInd w:val="0"/>
        <w:spacing w:line="276" w:lineRule="auto"/>
        <w:rPr>
          <w:rFonts w:ascii="Times New Roman" w:hAnsi="Times New Roman" w:cs="Times New Roman"/>
          <w:b/>
          <w:bCs/>
          <w:sz w:val="24"/>
          <w:szCs w:val="24"/>
        </w:rPr>
      </w:pPr>
      <w:bookmarkStart w:id="0" w:name="_Hlk531802661"/>
      <w:r>
        <w:rPr>
          <w:rFonts w:ascii="Times New Roman" w:hAnsi="Times New Roman" w:cs="Times New Roman"/>
          <w:sz w:val="24"/>
          <w:szCs w:val="24"/>
        </w:rPr>
        <w:t xml:space="preserve">                                                   </w:t>
      </w:r>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00677C79" w14:textId="46BD98B5" w:rsidR="00C81314" w:rsidRPr="007D7847" w:rsidRDefault="00C81314" w:rsidP="002F2C69">
      <w:pPr>
        <w:pStyle w:val="Default"/>
        <w:jc w:val="center"/>
      </w:pPr>
      <w:r w:rsidRPr="007D7847">
        <w:t xml:space="preserve">Partial Fulfillment of the Requirements </w:t>
      </w: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05AE7EBE" w14:textId="77777777" w:rsidR="002F2C69" w:rsidRDefault="00C81314" w:rsidP="00C81314">
      <w:pPr>
        <w:pStyle w:val="Default"/>
        <w:jc w:val="center"/>
        <w:rPr>
          <w:b/>
          <w:bCs/>
        </w:rPr>
      </w:pPr>
      <w:r w:rsidRPr="007D7847">
        <w:rPr>
          <w:b/>
          <w:bCs/>
        </w:rPr>
        <w:t>Bachelor of Science in Agricultural Resource</w:t>
      </w:r>
    </w:p>
    <w:p w14:paraId="45C964D7" w14:textId="22AD7EC0" w:rsidR="00C81314" w:rsidRDefault="00C81314" w:rsidP="00C81314">
      <w:pPr>
        <w:pStyle w:val="Default"/>
        <w:jc w:val="center"/>
        <w:rPr>
          <w:b/>
          <w:bCs/>
        </w:rPr>
      </w:pPr>
      <w:r w:rsidRPr="007D7847">
        <w:rPr>
          <w:b/>
          <w:bCs/>
        </w:rPr>
        <w:t xml:space="preserve"> Management and Technology</w:t>
      </w:r>
    </w:p>
    <w:p w14:paraId="5BCB1BD1" w14:textId="77777777" w:rsidR="002F2C69" w:rsidRDefault="002F2C69" w:rsidP="00C81314">
      <w:pPr>
        <w:pStyle w:val="Default"/>
        <w:jc w:val="center"/>
        <w:rPr>
          <w:b/>
          <w:bCs/>
        </w:rPr>
      </w:pPr>
    </w:p>
    <w:p w14:paraId="74E458A0" w14:textId="0CF63139" w:rsidR="002F2C69" w:rsidRPr="007D7847" w:rsidRDefault="002F2C69" w:rsidP="002F2C69">
      <w:pPr>
        <w:pStyle w:val="Default"/>
        <w:jc w:val="center"/>
        <w:rPr>
          <w:b/>
          <w:bCs/>
        </w:rPr>
      </w:pPr>
      <w:r>
        <w:rPr>
          <w:b/>
          <w:bCs/>
        </w:rPr>
        <w:t xml:space="preserve">Specialized in </w:t>
      </w:r>
    </w:p>
    <w:p w14:paraId="5A2E7022" w14:textId="1240E3E4" w:rsidR="00C81314" w:rsidRDefault="00C81314" w:rsidP="002F2C69">
      <w:pPr>
        <w:pStyle w:val="Default"/>
        <w:jc w:val="center"/>
        <w:rPr>
          <w:b/>
          <w:bCs/>
        </w:rPr>
      </w:pPr>
    </w:p>
    <w:p w14:paraId="2C67BC3F" w14:textId="77777777" w:rsidR="002F2C69" w:rsidRPr="007D7847" w:rsidRDefault="002F2C69" w:rsidP="002F2C69">
      <w:pPr>
        <w:pStyle w:val="Default"/>
        <w:jc w:val="center"/>
        <w:rPr>
          <w:b/>
        </w:rPr>
      </w:pPr>
      <w:r w:rsidRPr="007D7847">
        <w:rPr>
          <w:b/>
        </w:rPr>
        <w:t>Crop Science</w:t>
      </w:r>
    </w:p>
    <w:p w14:paraId="5E736364" w14:textId="4B44E08F" w:rsidR="002F2C69" w:rsidRPr="007D7847" w:rsidRDefault="002F2C69" w:rsidP="002F2C69">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15AB6DFA" w14:textId="51084AFC" w:rsidR="003A5CC3" w:rsidRDefault="003A5CC3" w:rsidP="002F2C69">
      <w:pPr>
        <w:pStyle w:val="Default"/>
        <w:jc w:val="center"/>
      </w:pPr>
      <w:r w:rsidRPr="007D7847">
        <w:t>2018</w:t>
      </w:r>
    </w:p>
    <w:p w14:paraId="0FABF9B5" w14:textId="2A66B0C0" w:rsidR="003A5CC3" w:rsidRPr="008914E7" w:rsidRDefault="003A5CC3" w:rsidP="002F2C69">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40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D56C09" w14:paraId="005F973F" w14:textId="77777777" w:rsidTr="00D56C09">
        <w:trPr>
          <w:trHeight w:val="3829"/>
        </w:trPr>
        <w:tc>
          <w:tcPr>
            <w:tcW w:w="4678" w:type="dxa"/>
          </w:tcPr>
          <w:p w14:paraId="200FCC63" w14:textId="3EFCB213"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w:t>
            </w:r>
          </w:p>
          <w:p w14:paraId="1920BE2B" w14:textId="228819FC"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Head of the Department</w:t>
            </w:r>
            <w:r>
              <w:rPr>
                <w:rFonts w:ascii="Times New Roman" w:hAnsi="Times New Roman" w:cs="Times New Roman"/>
                <w:sz w:val="24"/>
                <w:szCs w:val="24"/>
              </w:rPr>
              <w:tab/>
            </w:r>
            <w:r>
              <w:rPr>
                <w:rFonts w:ascii="Times New Roman" w:hAnsi="Times New Roman" w:cs="Times New Roman"/>
                <w:sz w:val="24"/>
                <w:szCs w:val="24"/>
              </w:rPr>
              <w:tab/>
            </w:r>
          </w:p>
          <w:p w14:paraId="182C470C"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Prof. K.K.I.U. Arunakumara</w:t>
            </w:r>
          </w:p>
          <w:p w14:paraId="75AE5F83"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Department of Crop Science</w:t>
            </w:r>
          </w:p>
          <w:p w14:paraId="3D9321B8" w14:textId="31F4BD1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Faculty of Agriculture</w:t>
            </w:r>
          </w:p>
          <w:p w14:paraId="508176DF" w14:textId="7C7CBD6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University of Ruhuna</w:t>
            </w:r>
          </w:p>
          <w:p w14:paraId="11BA197D"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Mapalana</w:t>
            </w:r>
          </w:p>
          <w:p w14:paraId="2B708709"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Kamburupitiya</w:t>
            </w:r>
          </w:p>
          <w:p w14:paraId="16F927B5"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Sri Lanka</w:t>
            </w:r>
          </w:p>
          <w:p w14:paraId="6F751082" w14:textId="77777777" w:rsidR="00D56C09" w:rsidRDefault="00D56C09" w:rsidP="00D56C09">
            <w:pPr>
              <w:spacing w:line="276" w:lineRule="auto"/>
              <w:rPr>
                <w:rFonts w:ascii="Times New Roman" w:hAnsi="Times New Roman" w:cs="Times New Roman"/>
                <w:sz w:val="24"/>
                <w:szCs w:val="24"/>
              </w:rPr>
            </w:pPr>
          </w:p>
          <w:p w14:paraId="79074F8C" w14:textId="77777777" w:rsidR="00D56C09" w:rsidRDefault="00D56C09" w:rsidP="00D56C09">
            <w:pPr>
              <w:spacing w:line="276" w:lineRule="auto"/>
              <w:rPr>
                <w:rFonts w:ascii="Times New Roman" w:hAnsi="Times New Roman" w:cs="Times New Roman"/>
                <w:b/>
                <w:bCs/>
                <w:sz w:val="24"/>
                <w:szCs w:val="24"/>
              </w:rPr>
            </w:pPr>
            <w:r>
              <w:rPr>
                <w:rFonts w:ascii="Times New Roman" w:hAnsi="Times New Roman" w:cs="Times New Roman"/>
                <w:sz w:val="24"/>
                <w:szCs w:val="24"/>
              </w:rPr>
              <w:t>Date: ………………………….</w:t>
            </w:r>
          </w:p>
          <w:p w14:paraId="2883A5AC" w14:textId="02A75A3B" w:rsidR="00D56C09" w:rsidRDefault="00D56C09" w:rsidP="00D56C09">
            <w:pPr>
              <w:autoSpaceDE w:val="0"/>
              <w:autoSpaceDN w:val="0"/>
              <w:adjustRightInd w:val="0"/>
              <w:rPr>
                <w:rFonts w:ascii="Times New Roman" w:hAnsi="Times New Roman" w:cs="Times New Roman"/>
                <w:sz w:val="24"/>
                <w:szCs w:val="24"/>
              </w:rPr>
            </w:pPr>
          </w:p>
        </w:tc>
        <w:tc>
          <w:tcPr>
            <w:tcW w:w="4632" w:type="dxa"/>
          </w:tcPr>
          <w:p w14:paraId="5D777C0B"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w:t>
            </w:r>
          </w:p>
          <w:p w14:paraId="4BDE938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Internal Supervisor</w:t>
            </w:r>
          </w:p>
          <w:p w14:paraId="34CF7518"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15CBF0A3"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epartment of Crop Science</w:t>
            </w:r>
          </w:p>
          <w:p w14:paraId="4BDB6BA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Faculty of Agriculture</w:t>
            </w:r>
          </w:p>
          <w:p w14:paraId="3BBE396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0BAD7D7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Mapalana</w:t>
            </w:r>
          </w:p>
          <w:p w14:paraId="19B3E00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A7430B" w14:textId="77777777"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Sri Lanka</w:t>
            </w:r>
          </w:p>
          <w:p w14:paraId="3FC3BB30" w14:textId="77777777" w:rsidR="00D56C09" w:rsidRDefault="00D56C09" w:rsidP="00D56C09">
            <w:pPr>
              <w:autoSpaceDE w:val="0"/>
              <w:autoSpaceDN w:val="0"/>
              <w:adjustRightInd w:val="0"/>
              <w:spacing w:line="276" w:lineRule="auto"/>
              <w:rPr>
                <w:rFonts w:ascii="Times New Roman" w:hAnsi="Times New Roman" w:cs="Times New Roman"/>
                <w:sz w:val="24"/>
                <w:szCs w:val="24"/>
              </w:rPr>
            </w:pPr>
          </w:p>
          <w:p w14:paraId="52F0F122"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ate: ………………………….</w:t>
            </w:r>
          </w:p>
        </w:tc>
      </w:tr>
      <w:tr w:rsidR="00D56C09" w14:paraId="59575875" w14:textId="77777777" w:rsidTr="00D56C09">
        <w:trPr>
          <w:trHeight w:val="66"/>
        </w:trPr>
        <w:tc>
          <w:tcPr>
            <w:tcW w:w="9310" w:type="dxa"/>
            <w:gridSpan w:val="2"/>
            <w:vAlign w:val="center"/>
          </w:tcPr>
          <w:p w14:paraId="6E3A02F5" w14:textId="70486412"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2905E40" w14:textId="43B3547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External Supervisor   </w:t>
            </w:r>
          </w:p>
          <w:p w14:paraId="377C9F08" w14:textId="51BCFCD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Mrs. T.K. Illangakoon   </w:t>
            </w:r>
          </w:p>
          <w:p w14:paraId="42EDD152" w14:textId="68BFD32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ssistant Director of Agriculture (Research)</w:t>
            </w:r>
          </w:p>
          <w:p w14:paraId="38840158" w14:textId="5F9E47A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p>
          <w:p w14:paraId="3B345C8B" w14:textId="1FE46591"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 Institute</w:t>
            </w:r>
          </w:p>
          <w:p w14:paraId="62CF1696" w14:textId="7708B658"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3DA26D61" w14:textId="30618C9E"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1B4B09D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8C64525" w14:textId="79B805B5" w:rsidR="00D56C09" w:rsidRDefault="00D56C09" w:rsidP="00D56C09">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5DDBC223"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1649024"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43344C" w:rsidRPr="002F356D" w:rsidRDefault="0043344C"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1649024;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43344C" w:rsidRPr="002F356D" w:rsidRDefault="0043344C"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43344C" w:rsidRPr="002F356D" w:rsidRDefault="0043344C"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6028787"/>
      <w:r w:rsidRPr="00127195">
        <w:rPr>
          <w:rFonts w:ascii="Times New Roman" w:hAnsi="Times New Roman" w:cs="Times New Roman"/>
          <w:b/>
          <w:color w:val="auto"/>
          <w:sz w:val="24"/>
          <w:szCs w:val="24"/>
        </w:rPr>
        <w:lastRenderedPageBreak/>
        <w:t>ABSTRACT</w:t>
      </w:r>
      <w:bookmarkEnd w:id="3"/>
    </w:p>
    <w:p w14:paraId="2CCBF0A6" w14:textId="3CC84874"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bor scarcity is becoming a serious problem in rice cultivation </w:t>
      </w:r>
      <w:r w:rsidR="000F59AF">
        <w:rPr>
          <w:rFonts w:ascii="Times New Roman" w:hAnsi="Times New Roman" w:cs="Times New Roman"/>
          <w:sz w:val="24"/>
          <w:szCs w:val="24"/>
        </w:rPr>
        <w:t>of</w:t>
      </w:r>
      <w:r>
        <w:rPr>
          <w:rFonts w:ascii="Times New Roman" w:hAnsi="Times New Roman" w:cs="Times New Roman"/>
          <w:sz w:val="24"/>
          <w:szCs w:val="24"/>
        </w:rPr>
        <w:t xml:space="preserve">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334455AB"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 xml:space="preserve">Mechanical Transplanting, Optimum Seed </w:t>
      </w:r>
      <w:r w:rsidR="002B106D">
        <w:rPr>
          <w:rFonts w:ascii="Times New Roman" w:hAnsi="Times New Roman" w:cs="Times New Roman"/>
          <w:b/>
          <w:sz w:val="24"/>
          <w:szCs w:val="24"/>
        </w:rPr>
        <w:t>R</w:t>
      </w:r>
      <w:r w:rsidRPr="006F2C59">
        <w:rPr>
          <w:rFonts w:ascii="Times New Roman" w:hAnsi="Times New Roman" w:cs="Times New Roman"/>
          <w:b/>
          <w:sz w:val="24"/>
          <w:szCs w:val="24"/>
        </w:rPr>
        <w:t xml:space="preserve">ate, Establishment </w:t>
      </w:r>
      <w:r w:rsidR="002B106D">
        <w:rPr>
          <w:rFonts w:ascii="Times New Roman" w:hAnsi="Times New Roman" w:cs="Times New Roman"/>
          <w:b/>
          <w:sz w:val="24"/>
          <w:szCs w:val="24"/>
        </w:rPr>
        <w:t>M</w:t>
      </w:r>
      <w:r w:rsidRPr="006F2C59">
        <w:rPr>
          <w:rFonts w:ascii="Times New Roman" w:hAnsi="Times New Roman" w:cs="Times New Roman"/>
          <w:b/>
          <w:sz w:val="24"/>
          <w:szCs w:val="24"/>
        </w:rPr>
        <w:t>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6028788"/>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1B912350"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w:t>
      </w:r>
      <w:r w:rsidR="00336C50">
        <w:rPr>
          <w:rFonts w:ascii="Times New Roman" w:hAnsi="Times New Roman" w:cs="Times New Roman"/>
          <w:sz w:val="24"/>
          <w:szCs w:val="24"/>
        </w:rPr>
        <w:t>er</w:t>
      </w:r>
      <w:r w:rsidRPr="000B02CB">
        <w:rPr>
          <w:rFonts w:ascii="Times New Roman" w:hAnsi="Times New Roman" w:cs="Times New Roman"/>
          <w:sz w:val="24"/>
          <w:szCs w:val="24"/>
        </w:rPr>
        <w:t xml:space="preserve"> invaluable help and guidance for the completion of this study successfully.</w:t>
      </w:r>
    </w:p>
    <w:p w14:paraId="5810F09E" w14:textId="14426924"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2A0476C0"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sidR="008B4036">
        <w:rPr>
          <w:rFonts w:ascii="Times New Roman" w:hAnsi="Times New Roman" w:cs="Times New Roman"/>
          <w:sz w:val="24"/>
          <w:szCs w:val="24"/>
        </w:rPr>
        <w:t>Mrs. J.M.</w:t>
      </w:r>
      <w:r w:rsidR="00336C50">
        <w:rPr>
          <w:rFonts w:ascii="Times New Roman" w:hAnsi="Times New Roman" w:cs="Times New Roman"/>
          <w:sz w:val="24"/>
          <w:szCs w:val="24"/>
        </w:rPr>
        <w:t xml:space="preserve">N.P. </w:t>
      </w:r>
      <w:proofErr w:type="spellStart"/>
      <w:r w:rsidR="00336C50">
        <w:rPr>
          <w:rFonts w:ascii="Times New Roman" w:hAnsi="Times New Roman" w:cs="Times New Roman"/>
          <w:sz w:val="24"/>
          <w:szCs w:val="24"/>
        </w:rPr>
        <w:t>Somaratne</w:t>
      </w:r>
      <w:proofErr w:type="spellEnd"/>
      <w:r w:rsidR="00336C50">
        <w:rPr>
          <w:rFonts w:ascii="Times New Roman" w:hAnsi="Times New Roman" w:cs="Times New Roman"/>
          <w:sz w:val="24"/>
          <w:szCs w:val="24"/>
        </w:rPr>
        <w:t xml:space="preserve">, Mrs. W.K.A.C.P. </w:t>
      </w:r>
      <w:proofErr w:type="spellStart"/>
      <w:r w:rsidR="00336C50">
        <w:rPr>
          <w:rFonts w:ascii="Times New Roman" w:hAnsi="Times New Roman" w:cs="Times New Roman"/>
          <w:sz w:val="24"/>
          <w:szCs w:val="24"/>
        </w:rPr>
        <w:t>Kodithuwakku</w:t>
      </w:r>
      <w:proofErr w:type="spellEnd"/>
      <w:r w:rsidR="00336C50">
        <w:rPr>
          <w:rFonts w:ascii="Times New Roman" w:hAnsi="Times New Roman" w:cs="Times New Roman"/>
          <w:sz w:val="24"/>
          <w:szCs w:val="24"/>
        </w:rPr>
        <w:t xml:space="preserve">, Research Assistant, </w:t>
      </w:r>
      <w:r w:rsidR="00336C50" w:rsidRPr="00440DE3">
        <w:rPr>
          <w:rFonts w:ascii="Times New Roman" w:hAnsi="Times New Roman" w:cs="Times New Roman"/>
          <w:sz w:val="24"/>
          <w:szCs w:val="24"/>
        </w:rPr>
        <w:t>Agronomy Division</w:t>
      </w:r>
      <w:r w:rsidR="00336C50">
        <w:rPr>
          <w:rFonts w:ascii="Times New Roman" w:hAnsi="Times New Roman" w:cs="Times New Roman"/>
          <w:sz w:val="24"/>
          <w:szCs w:val="24"/>
        </w:rPr>
        <w:t xml:space="preserve"> and all </w:t>
      </w:r>
      <w:r>
        <w:rPr>
          <w:rFonts w:ascii="Times New Roman" w:hAnsi="Times New Roman" w:cs="Times New Roman"/>
          <w:sz w:val="24"/>
          <w:szCs w:val="24"/>
        </w:rPr>
        <w:t xml:space="preserve">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6028789"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F459AF" w:rsidRDefault="00272FDA" w:rsidP="00F459AF">
          <w:pPr>
            <w:pStyle w:val="TOCHeading"/>
            <w:spacing w:line="480" w:lineRule="auto"/>
            <w:jc w:val="center"/>
            <w:outlineLvl w:val="0"/>
            <w:rPr>
              <w:rFonts w:ascii="Times New Roman" w:hAnsi="Times New Roman" w:cs="Times New Roman"/>
              <w:b/>
              <w:color w:val="000000" w:themeColor="text1"/>
              <w:sz w:val="24"/>
              <w:szCs w:val="24"/>
            </w:rPr>
          </w:pPr>
          <w:r w:rsidRPr="00F459AF">
            <w:rPr>
              <w:rFonts w:ascii="Times New Roman" w:hAnsi="Times New Roman" w:cs="Times New Roman"/>
              <w:b/>
              <w:color w:val="000000" w:themeColor="text1"/>
              <w:sz w:val="24"/>
              <w:szCs w:val="24"/>
            </w:rPr>
            <w:t>TABLE OF CONTENTS</w:t>
          </w:r>
          <w:bookmarkEnd w:id="5"/>
        </w:p>
        <w:p w14:paraId="78593F68" w14:textId="07AE8905" w:rsidR="00F459AF" w:rsidRPr="00F459AF" w:rsidRDefault="00603DC7" w:rsidP="00F459AF">
          <w:pPr>
            <w:pStyle w:val="TOC1"/>
            <w:tabs>
              <w:tab w:val="right" w:leader="dot" w:pos="8777"/>
            </w:tabs>
            <w:spacing w:line="480" w:lineRule="auto"/>
            <w:rPr>
              <w:rFonts w:ascii="Times New Roman" w:eastAsiaTheme="minorEastAsia" w:hAnsi="Times New Roman" w:cs="Times New Roman"/>
              <w:noProof/>
              <w:sz w:val="24"/>
              <w:szCs w:val="24"/>
            </w:rPr>
          </w:pPr>
          <w:r w:rsidRPr="00F459AF">
            <w:rPr>
              <w:rFonts w:ascii="Times New Roman" w:hAnsi="Times New Roman" w:cs="Times New Roman"/>
              <w:b/>
              <w:bCs/>
              <w:noProof/>
              <w:sz w:val="24"/>
              <w:szCs w:val="24"/>
            </w:rPr>
            <w:fldChar w:fldCharType="begin"/>
          </w:r>
          <w:r w:rsidRPr="00F459AF">
            <w:rPr>
              <w:rFonts w:ascii="Times New Roman" w:hAnsi="Times New Roman" w:cs="Times New Roman"/>
              <w:b/>
              <w:bCs/>
              <w:noProof/>
              <w:sz w:val="24"/>
              <w:szCs w:val="24"/>
            </w:rPr>
            <w:instrText xml:space="preserve"> TOC \o "1-6" \h \z \u </w:instrText>
          </w:r>
          <w:r w:rsidRPr="00F459AF">
            <w:rPr>
              <w:rFonts w:ascii="Times New Roman" w:hAnsi="Times New Roman" w:cs="Times New Roman"/>
              <w:b/>
              <w:bCs/>
              <w:noProof/>
              <w:sz w:val="24"/>
              <w:szCs w:val="24"/>
            </w:rPr>
            <w:fldChar w:fldCharType="separate"/>
          </w:r>
          <w:hyperlink w:anchor="_Toc536028787" w:history="1">
            <w:r w:rsidR="00F459AF" w:rsidRPr="00F459AF">
              <w:rPr>
                <w:rStyle w:val="Hyperlink"/>
                <w:rFonts w:ascii="Times New Roman" w:hAnsi="Times New Roman" w:cs="Times New Roman"/>
                <w:b/>
                <w:noProof/>
                <w:sz w:val="24"/>
                <w:szCs w:val="24"/>
              </w:rPr>
              <w:t>ABSTRAC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w:t>
            </w:r>
            <w:r w:rsidR="00F459AF" w:rsidRPr="00F459AF">
              <w:rPr>
                <w:rFonts w:ascii="Times New Roman" w:hAnsi="Times New Roman" w:cs="Times New Roman"/>
                <w:noProof/>
                <w:webHidden/>
                <w:sz w:val="24"/>
                <w:szCs w:val="24"/>
              </w:rPr>
              <w:fldChar w:fldCharType="end"/>
            </w:r>
          </w:hyperlink>
        </w:p>
        <w:p w14:paraId="12E25EB0" w14:textId="08A2F942"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8" w:history="1">
            <w:r w:rsidR="00F459AF" w:rsidRPr="00F459AF">
              <w:rPr>
                <w:rStyle w:val="Hyperlink"/>
                <w:rFonts w:ascii="Times New Roman" w:hAnsi="Times New Roman" w:cs="Times New Roman"/>
                <w:b/>
                <w:noProof/>
                <w:sz w:val="24"/>
                <w:szCs w:val="24"/>
              </w:rPr>
              <w:t>ACKNOWLEDG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w:t>
            </w:r>
            <w:r w:rsidR="00F459AF" w:rsidRPr="00F459AF">
              <w:rPr>
                <w:rFonts w:ascii="Times New Roman" w:hAnsi="Times New Roman" w:cs="Times New Roman"/>
                <w:noProof/>
                <w:webHidden/>
                <w:sz w:val="24"/>
                <w:szCs w:val="24"/>
              </w:rPr>
              <w:fldChar w:fldCharType="end"/>
            </w:r>
          </w:hyperlink>
        </w:p>
        <w:p w14:paraId="11573A9E" w14:textId="30534F9D"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9" w:history="1">
            <w:r w:rsidR="00F459AF" w:rsidRPr="00F459AF">
              <w:rPr>
                <w:rStyle w:val="Hyperlink"/>
                <w:rFonts w:ascii="Times New Roman" w:hAnsi="Times New Roman" w:cs="Times New Roman"/>
                <w:b/>
                <w:noProof/>
                <w:sz w:val="24"/>
                <w:szCs w:val="24"/>
              </w:rPr>
              <w:t>TABLE OF CONTENT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i</w:t>
            </w:r>
            <w:r w:rsidR="00F459AF" w:rsidRPr="00F459AF">
              <w:rPr>
                <w:rFonts w:ascii="Times New Roman" w:hAnsi="Times New Roman" w:cs="Times New Roman"/>
                <w:noProof/>
                <w:webHidden/>
                <w:sz w:val="24"/>
                <w:szCs w:val="24"/>
              </w:rPr>
              <w:fldChar w:fldCharType="end"/>
            </w:r>
          </w:hyperlink>
        </w:p>
        <w:p w14:paraId="5A70671C" w14:textId="3D05FC3A"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0" w:history="1">
            <w:r w:rsidR="00F459AF" w:rsidRPr="00F459AF">
              <w:rPr>
                <w:rStyle w:val="Hyperlink"/>
                <w:rFonts w:ascii="Times New Roman" w:hAnsi="Times New Roman" w:cs="Times New Roman"/>
                <w:b/>
                <w:noProof/>
                <w:sz w:val="24"/>
                <w:szCs w:val="24"/>
              </w:rPr>
              <w:t>LIST OF FIGUR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w:t>
            </w:r>
            <w:r w:rsidR="00F459AF" w:rsidRPr="00F459AF">
              <w:rPr>
                <w:rFonts w:ascii="Times New Roman" w:hAnsi="Times New Roman" w:cs="Times New Roman"/>
                <w:noProof/>
                <w:webHidden/>
                <w:sz w:val="24"/>
                <w:szCs w:val="24"/>
              </w:rPr>
              <w:fldChar w:fldCharType="end"/>
            </w:r>
          </w:hyperlink>
        </w:p>
        <w:p w14:paraId="2530815A" w14:textId="7B55104C"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1" w:history="1">
            <w:r w:rsidR="00F459AF" w:rsidRPr="00F459AF">
              <w:rPr>
                <w:rStyle w:val="Hyperlink"/>
                <w:rFonts w:ascii="Times New Roman" w:hAnsi="Times New Roman" w:cs="Times New Roman"/>
                <w:b/>
                <w:noProof/>
                <w:sz w:val="24"/>
                <w:szCs w:val="24"/>
              </w:rPr>
              <w:t>LIST OF PLAT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i</w:t>
            </w:r>
            <w:r w:rsidR="00F459AF" w:rsidRPr="00F459AF">
              <w:rPr>
                <w:rFonts w:ascii="Times New Roman" w:hAnsi="Times New Roman" w:cs="Times New Roman"/>
                <w:noProof/>
                <w:webHidden/>
                <w:sz w:val="24"/>
                <w:szCs w:val="24"/>
              </w:rPr>
              <w:fldChar w:fldCharType="end"/>
            </w:r>
          </w:hyperlink>
        </w:p>
        <w:p w14:paraId="50DF2DEA" w14:textId="25C373C2"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2" w:history="1">
            <w:r w:rsidR="00F459AF" w:rsidRPr="00F459AF">
              <w:rPr>
                <w:rStyle w:val="Hyperlink"/>
                <w:rFonts w:ascii="Times New Roman" w:hAnsi="Times New Roman" w:cs="Times New Roman"/>
                <w:b/>
                <w:noProof/>
                <w:sz w:val="24"/>
                <w:szCs w:val="24"/>
              </w:rPr>
              <w:t>LIST OF TABL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x</w:t>
            </w:r>
            <w:r w:rsidR="00F459AF" w:rsidRPr="00F459AF">
              <w:rPr>
                <w:rFonts w:ascii="Times New Roman" w:hAnsi="Times New Roman" w:cs="Times New Roman"/>
                <w:noProof/>
                <w:webHidden/>
                <w:sz w:val="24"/>
                <w:szCs w:val="24"/>
              </w:rPr>
              <w:fldChar w:fldCharType="end"/>
            </w:r>
          </w:hyperlink>
        </w:p>
        <w:p w14:paraId="1CF14A25" w14:textId="6E624281"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3" w:history="1">
            <w:r w:rsidR="00F459AF" w:rsidRPr="00F459AF">
              <w:rPr>
                <w:rStyle w:val="Hyperlink"/>
                <w:rFonts w:ascii="Times New Roman" w:hAnsi="Times New Roman" w:cs="Times New Roman"/>
                <w:b/>
                <w:noProof/>
                <w:sz w:val="24"/>
                <w:szCs w:val="24"/>
              </w:rPr>
              <w:t>ABBREVIAT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x</w:t>
            </w:r>
            <w:r w:rsidR="00F459AF" w:rsidRPr="00F459AF">
              <w:rPr>
                <w:rFonts w:ascii="Times New Roman" w:hAnsi="Times New Roman" w:cs="Times New Roman"/>
                <w:noProof/>
                <w:webHidden/>
                <w:sz w:val="24"/>
                <w:szCs w:val="24"/>
              </w:rPr>
              <w:fldChar w:fldCharType="end"/>
            </w:r>
          </w:hyperlink>
        </w:p>
        <w:p w14:paraId="6FB622A3" w14:textId="35ADF7F6"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4" w:history="1">
            <w:r w:rsidR="00F459AF" w:rsidRPr="00F459AF">
              <w:rPr>
                <w:rStyle w:val="Hyperlink"/>
                <w:rFonts w:ascii="Times New Roman" w:hAnsi="Times New Roman" w:cs="Times New Roman"/>
                <w:b/>
                <w:noProof/>
                <w:sz w:val="24"/>
                <w:szCs w:val="24"/>
              </w:rPr>
              <w:t>CHAPTER 01</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395BC612" w14:textId="3AA7D3C8"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5" w:history="1">
            <w:r w:rsidR="00F459AF" w:rsidRPr="00F459AF">
              <w:rPr>
                <w:rStyle w:val="Hyperlink"/>
                <w:rFonts w:ascii="Times New Roman" w:hAnsi="Times New Roman" w:cs="Times New Roman"/>
                <w:b/>
                <w:noProof/>
                <w:sz w:val="24"/>
                <w:szCs w:val="24"/>
              </w:rPr>
              <w:t>INTRODU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10CA67F3" w14:textId="349423C3" w:rsidR="00F459AF" w:rsidRPr="00F459AF" w:rsidRDefault="0043344C" w:rsidP="00F459AF">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028796" w:history="1">
            <w:r w:rsidR="00F459AF" w:rsidRPr="00F459AF">
              <w:rPr>
                <w:rStyle w:val="Hyperlink"/>
                <w:rFonts w:ascii="Times New Roman" w:hAnsi="Times New Roman" w:cs="Times New Roman"/>
                <w:b/>
                <w:noProof/>
                <w:sz w:val="24"/>
                <w:szCs w:val="24"/>
              </w:rPr>
              <w:t>1.1</w:t>
            </w:r>
            <w:r w:rsidR="00F459AF">
              <w:rPr>
                <w:rFonts w:ascii="Times New Roman" w:eastAsiaTheme="minorEastAsia" w:hAnsi="Times New Roman" w:cs="Times New Roman"/>
                <w:noProof/>
                <w:sz w:val="24"/>
                <w:szCs w:val="24"/>
              </w:rPr>
              <w:t xml:space="preserve"> </w:t>
            </w:r>
            <w:r w:rsidR="00F459AF" w:rsidRPr="00F459AF">
              <w:rPr>
                <w:rStyle w:val="Hyperlink"/>
                <w:rFonts w:ascii="Times New Roman" w:hAnsi="Times New Roman" w:cs="Times New Roman"/>
                <w:b/>
                <w:noProof/>
                <w:sz w:val="24"/>
                <w:szCs w:val="24"/>
              </w:rPr>
              <w:t>Objectiv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40028CB9" w14:textId="77C1123B" w:rsidR="00F459AF" w:rsidRPr="00F459AF" w:rsidRDefault="0043344C" w:rsidP="00F459AF">
          <w:pPr>
            <w:pStyle w:val="TOC3"/>
            <w:rPr>
              <w:rFonts w:ascii="Times New Roman" w:eastAsiaTheme="minorEastAsia" w:hAnsi="Times New Roman" w:cs="Times New Roman"/>
              <w:noProof/>
              <w:sz w:val="24"/>
              <w:szCs w:val="24"/>
            </w:rPr>
          </w:pPr>
          <w:hyperlink w:anchor="_Toc536028797" w:history="1">
            <w:r w:rsidR="00F459AF" w:rsidRPr="00F459AF">
              <w:rPr>
                <w:rStyle w:val="Hyperlink"/>
                <w:rFonts w:ascii="Times New Roman" w:hAnsi="Times New Roman" w:cs="Times New Roman"/>
                <w:b/>
                <w:noProof/>
                <w:sz w:val="24"/>
                <w:szCs w:val="24"/>
              </w:rPr>
              <w:t>1.1.1 General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3CDD7EEE" w14:textId="2C055CD0" w:rsidR="00F459AF" w:rsidRPr="00F459AF" w:rsidRDefault="0043344C" w:rsidP="00F459AF">
          <w:pPr>
            <w:pStyle w:val="TOC3"/>
            <w:rPr>
              <w:rFonts w:ascii="Times New Roman" w:eastAsiaTheme="minorEastAsia" w:hAnsi="Times New Roman" w:cs="Times New Roman"/>
              <w:noProof/>
              <w:sz w:val="24"/>
              <w:szCs w:val="24"/>
            </w:rPr>
          </w:pPr>
          <w:hyperlink w:anchor="_Toc536028798" w:history="1">
            <w:r w:rsidR="00F459AF" w:rsidRPr="00F459AF">
              <w:rPr>
                <w:rStyle w:val="Hyperlink"/>
                <w:rFonts w:ascii="Times New Roman" w:hAnsi="Times New Roman" w:cs="Times New Roman"/>
                <w:b/>
                <w:noProof/>
                <w:sz w:val="24"/>
                <w:szCs w:val="24"/>
              </w:rPr>
              <w:t>1.1.2 Specific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185B559E" w14:textId="28D7522C"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9" w:history="1">
            <w:r w:rsidR="00F459AF" w:rsidRPr="00F459AF">
              <w:rPr>
                <w:rStyle w:val="Hyperlink"/>
                <w:rFonts w:ascii="Times New Roman" w:hAnsi="Times New Roman" w:cs="Times New Roman"/>
                <w:b/>
                <w:noProof/>
                <w:sz w:val="24"/>
                <w:szCs w:val="24"/>
              </w:rPr>
              <w:t>CHAPTER 02</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02F04A1F" w14:textId="0A5F820B"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00" w:history="1">
            <w:r w:rsidR="00F459AF" w:rsidRPr="00F459AF">
              <w:rPr>
                <w:rStyle w:val="Hyperlink"/>
                <w:rFonts w:ascii="Times New Roman" w:hAnsi="Times New Roman" w:cs="Times New Roman"/>
                <w:b/>
                <w:noProof/>
                <w:sz w:val="24"/>
                <w:szCs w:val="24"/>
              </w:rPr>
              <w:t>LITERATURE REVIEW</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575831D2" w14:textId="37E9AA77"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1" w:history="1">
            <w:r w:rsidR="00F459AF" w:rsidRPr="00F459AF">
              <w:rPr>
                <w:rStyle w:val="Hyperlink"/>
                <w:rFonts w:ascii="Times New Roman" w:hAnsi="Times New Roman" w:cs="Times New Roman"/>
                <w:b/>
                <w:noProof/>
                <w:sz w:val="24"/>
                <w:szCs w:val="24"/>
              </w:rPr>
              <w:t>2.1 Rice pla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6D7C25B9" w14:textId="4B1480AB" w:rsidR="00F459AF" w:rsidRPr="00F459AF" w:rsidRDefault="0043344C" w:rsidP="00F459AF">
          <w:pPr>
            <w:pStyle w:val="TOC3"/>
            <w:rPr>
              <w:rFonts w:ascii="Times New Roman" w:eastAsiaTheme="minorEastAsia" w:hAnsi="Times New Roman" w:cs="Times New Roman"/>
              <w:noProof/>
              <w:sz w:val="24"/>
              <w:szCs w:val="24"/>
            </w:rPr>
          </w:pPr>
          <w:hyperlink w:anchor="_Toc536028802" w:history="1">
            <w:r w:rsidR="00F459AF" w:rsidRPr="00F459AF">
              <w:rPr>
                <w:rStyle w:val="Hyperlink"/>
                <w:rFonts w:ascii="Times New Roman" w:hAnsi="Times New Roman" w:cs="Times New Roman"/>
                <w:b/>
                <w:noProof/>
                <w:sz w:val="24"/>
                <w:szCs w:val="24"/>
              </w:rPr>
              <w:t xml:space="preserve">2.11 Botanical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lassif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4EC01248" w14:textId="53CF8384"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3" w:history="1">
            <w:r w:rsidR="00F459AF" w:rsidRPr="00F459AF">
              <w:rPr>
                <w:rStyle w:val="Hyperlink"/>
                <w:rFonts w:ascii="Times New Roman" w:hAnsi="Times New Roman" w:cs="Times New Roman"/>
                <w:b/>
                <w:noProof/>
                <w:sz w:val="24"/>
                <w:szCs w:val="24"/>
              </w:rPr>
              <w:t xml:space="preserve">2.2 Paddy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u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w:t>
            </w:r>
            <w:r w:rsidR="00F459AF" w:rsidRPr="00F459AF">
              <w:rPr>
                <w:rFonts w:ascii="Times New Roman" w:hAnsi="Times New Roman" w:cs="Times New Roman"/>
                <w:noProof/>
                <w:webHidden/>
                <w:sz w:val="24"/>
                <w:szCs w:val="24"/>
              </w:rPr>
              <w:fldChar w:fldCharType="end"/>
            </w:r>
          </w:hyperlink>
        </w:p>
        <w:p w14:paraId="398A3989" w14:textId="61C48261"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4" w:history="1">
            <w:r w:rsidR="00F459AF" w:rsidRPr="00F459AF">
              <w:rPr>
                <w:rStyle w:val="Hyperlink"/>
                <w:rFonts w:ascii="Times New Roman" w:hAnsi="Times New Roman" w:cs="Times New Roman"/>
                <w:b/>
                <w:noProof/>
                <w:sz w:val="24"/>
                <w:szCs w:val="24"/>
              </w:rPr>
              <w:t xml:space="preserve">2.3 Constrains to the </w:t>
            </w:r>
            <w:r w:rsidR="007D2307">
              <w:rPr>
                <w:rStyle w:val="Hyperlink"/>
                <w:rFonts w:ascii="Times New Roman" w:hAnsi="Times New Roman" w:cs="Times New Roman"/>
                <w:b/>
                <w:noProof/>
                <w:sz w:val="24"/>
                <w:szCs w:val="24"/>
              </w:rPr>
              <w:t>r</w:t>
            </w:r>
            <w:r w:rsidR="00F459AF" w:rsidRPr="00F459AF">
              <w:rPr>
                <w:rStyle w:val="Hyperlink"/>
                <w:rFonts w:ascii="Times New Roman" w:hAnsi="Times New Roman" w:cs="Times New Roman"/>
                <w:b/>
                <w:noProof/>
                <w:sz w:val="24"/>
                <w:szCs w:val="24"/>
              </w:rPr>
              <w:t xml:space="preserve">ice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u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7</w:t>
            </w:r>
            <w:r w:rsidR="00F459AF" w:rsidRPr="00F459AF">
              <w:rPr>
                <w:rFonts w:ascii="Times New Roman" w:hAnsi="Times New Roman" w:cs="Times New Roman"/>
                <w:noProof/>
                <w:webHidden/>
                <w:sz w:val="24"/>
                <w:szCs w:val="24"/>
              </w:rPr>
              <w:fldChar w:fldCharType="end"/>
            </w:r>
          </w:hyperlink>
        </w:p>
        <w:p w14:paraId="06CE0D65" w14:textId="493A786B"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5" w:history="1">
            <w:r w:rsidR="00F459AF" w:rsidRPr="00F459AF">
              <w:rPr>
                <w:rStyle w:val="Hyperlink"/>
                <w:rFonts w:ascii="Times New Roman" w:hAnsi="Times New Roman" w:cs="Times New Roman"/>
                <w:b/>
                <w:noProof/>
                <w:sz w:val="24"/>
                <w:szCs w:val="24"/>
              </w:rPr>
              <w:t xml:space="preserve">2.4 Direct </w:t>
            </w:r>
            <w:r w:rsidR="007D2307">
              <w:rPr>
                <w:rStyle w:val="Hyperlink"/>
                <w:rFonts w:ascii="Times New Roman" w:hAnsi="Times New Roman" w:cs="Times New Roman"/>
                <w:b/>
                <w:noProof/>
                <w:sz w:val="24"/>
                <w:szCs w:val="24"/>
              </w:rPr>
              <w:t>s</w:t>
            </w:r>
            <w:r w:rsidR="00F459AF" w:rsidRPr="00F459AF">
              <w:rPr>
                <w:rStyle w:val="Hyperlink"/>
                <w:rFonts w:ascii="Times New Roman" w:hAnsi="Times New Roman" w:cs="Times New Roman"/>
                <w:b/>
                <w:noProof/>
                <w:sz w:val="24"/>
                <w:szCs w:val="24"/>
              </w:rPr>
              <w:t xml:space="preserve">eeding of </w:t>
            </w:r>
            <w:r w:rsidR="007D2307">
              <w:rPr>
                <w:rStyle w:val="Hyperlink"/>
                <w:rFonts w:ascii="Times New Roman" w:hAnsi="Times New Roman" w:cs="Times New Roman"/>
                <w:b/>
                <w:noProof/>
                <w:sz w:val="24"/>
                <w:szCs w:val="24"/>
              </w:rPr>
              <w:t>r</w:t>
            </w:r>
            <w:r w:rsidR="00F459AF" w:rsidRPr="00F459AF">
              <w:rPr>
                <w:rStyle w:val="Hyperlink"/>
                <w:rFonts w:ascii="Times New Roman" w:hAnsi="Times New Roman" w:cs="Times New Roman"/>
                <w:b/>
                <w:noProof/>
                <w:sz w:val="24"/>
                <w:szCs w:val="24"/>
              </w:rPr>
              <w:t>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9</w:t>
            </w:r>
            <w:r w:rsidR="00F459AF" w:rsidRPr="00F459AF">
              <w:rPr>
                <w:rFonts w:ascii="Times New Roman" w:hAnsi="Times New Roman" w:cs="Times New Roman"/>
                <w:noProof/>
                <w:webHidden/>
                <w:sz w:val="24"/>
                <w:szCs w:val="24"/>
              </w:rPr>
              <w:fldChar w:fldCharType="end"/>
            </w:r>
          </w:hyperlink>
        </w:p>
        <w:p w14:paraId="29E4A041" w14:textId="727B49B7" w:rsidR="00F459AF" w:rsidRDefault="0043344C" w:rsidP="00F459AF">
          <w:pPr>
            <w:pStyle w:val="TOC2"/>
            <w:tabs>
              <w:tab w:val="right" w:leader="dot" w:pos="8777"/>
            </w:tabs>
            <w:spacing w:line="480" w:lineRule="auto"/>
            <w:rPr>
              <w:rStyle w:val="Hyperlink"/>
              <w:rFonts w:ascii="Times New Roman" w:hAnsi="Times New Roman" w:cs="Times New Roman"/>
              <w:noProof/>
              <w:sz w:val="24"/>
              <w:szCs w:val="24"/>
            </w:rPr>
          </w:pPr>
          <w:hyperlink w:anchor="_Toc536028806" w:history="1">
            <w:r w:rsidR="00F459AF" w:rsidRPr="00F459AF">
              <w:rPr>
                <w:rStyle w:val="Hyperlink"/>
                <w:rFonts w:ascii="Times New Roman" w:hAnsi="Times New Roman" w:cs="Times New Roman"/>
                <w:b/>
                <w:noProof/>
                <w:sz w:val="24"/>
                <w:szCs w:val="24"/>
              </w:rPr>
              <w:t xml:space="preserve">2.5 Transplanting of </w:t>
            </w:r>
            <w:r w:rsidR="007D2307">
              <w:rPr>
                <w:rStyle w:val="Hyperlink"/>
                <w:rFonts w:ascii="Times New Roman" w:hAnsi="Times New Roman" w:cs="Times New Roman"/>
                <w:b/>
                <w:noProof/>
                <w:sz w:val="24"/>
                <w:szCs w:val="24"/>
              </w:rPr>
              <w:t>r</w:t>
            </w:r>
            <w:r w:rsidR="00F459AF" w:rsidRPr="00F459AF">
              <w:rPr>
                <w:rStyle w:val="Hyperlink"/>
                <w:rFonts w:ascii="Times New Roman" w:hAnsi="Times New Roman" w:cs="Times New Roman"/>
                <w:b/>
                <w:noProof/>
                <w:sz w:val="24"/>
                <w:szCs w:val="24"/>
              </w:rPr>
              <w:t>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2</w:t>
            </w:r>
            <w:r w:rsidR="00F459AF" w:rsidRPr="00F459AF">
              <w:rPr>
                <w:rFonts w:ascii="Times New Roman" w:hAnsi="Times New Roman" w:cs="Times New Roman"/>
                <w:noProof/>
                <w:webHidden/>
                <w:sz w:val="24"/>
                <w:szCs w:val="24"/>
              </w:rPr>
              <w:fldChar w:fldCharType="end"/>
            </w:r>
          </w:hyperlink>
        </w:p>
        <w:p w14:paraId="7D66F1DD" w14:textId="7159A005" w:rsidR="00F459AF" w:rsidRDefault="00F459AF" w:rsidP="00F459AF">
          <w:pPr>
            <w:rPr>
              <w:noProof/>
            </w:rPr>
          </w:pPr>
        </w:p>
        <w:p w14:paraId="165CE006" w14:textId="77777777" w:rsidR="00F459AF" w:rsidRPr="00F459AF" w:rsidRDefault="00F459AF" w:rsidP="00F459AF">
          <w:pPr>
            <w:rPr>
              <w:noProof/>
            </w:rPr>
          </w:pPr>
        </w:p>
        <w:p w14:paraId="42E498CF" w14:textId="5A6714D6" w:rsidR="00F459AF" w:rsidRPr="00F459AF" w:rsidRDefault="0043344C" w:rsidP="00F459AF">
          <w:pPr>
            <w:pStyle w:val="TOC3"/>
            <w:rPr>
              <w:rFonts w:ascii="Times New Roman" w:eastAsiaTheme="minorEastAsia" w:hAnsi="Times New Roman" w:cs="Times New Roman"/>
              <w:noProof/>
              <w:sz w:val="24"/>
              <w:szCs w:val="24"/>
            </w:rPr>
          </w:pPr>
          <w:hyperlink w:anchor="_Toc536028807" w:history="1">
            <w:r w:rsidR="00F459AF" w:rsidRPr="00F459AF">
              <w:rPr>
                <w:rStyle w:val="Hyperlink"/>
                <w:rFonts w:ascii="Times New Roman" w:hAnsi="Times New Roman" w:cs="Times New Roman"/>
                <w:b/>
                <w:noProof/>
                <w:sz w:val="24"/>
                <w:szCs w:val="24"/>
              </w:rPr>
              <w:t xml:space="preserve">2.5.1 Wet </w:t>
            </w:r>
            <w:r w:rsidR="007D2307">
              <w:rPr>
                <w:rStyle w:val="Hyperlink"/>
                <w:rFonts w:ascii="Times New Roman" w:hAnsi="Times New Roman" w:cs="Times New Roman"/>
                <w:b/>
                <w:noProof/>
                <w:sz w:val="24"/>
                <w:szCs w:val="24"/>
              </w:rPr>
              <w:t>b</w:t>
            </w:r>
            <w:r w:rsidR="00F459AF" w:rsidRPr="00F459AF">
              <w:rPr>
                <w:rStyle w:val="Hyperlink"/>
                <w:rFonts w:ascii="Times New Roman" w:hAnsi="Times New Roman" w:cs="Times New Roman"/>
                <w:b/>
                <w:noProof/>
                <w:sz w:val="24"/>
                <w:szCs w:val="24"/>
              </w:rPr>
              <w:t xml:space="preserve">ed for Random </w:t>
            </w:r>
            <w:r w:rsidR="007D2307">
              <w:rPr>
                <w:rStyle w:val="Hyperlink"/>
                <w:rFonts w:ascii="Times New Roman" w:hAnsi="Times New Roman" w:cs="Times New Roman"/>
                <w:b/>
                <w:noProof/>
                <w:sz w:val="24"/>
                <w:szCs w:val="24"/>
              </w:rPr>
              <w:t>t</w:t>
            </w:r>
            <w:r w:rsidR="00F459AF" w:rsidRPr="00F459AF">
              <w:rPr>
                <w:rStyle w:val="Hyperlink"/>
                <w:rFonts w:ascii="Times New Roman" w:hAnsi="Times New Roman" w:cs="Times New Roman"/>
                <w:b/>
                <w:noProof/>
                <w:sz w:val="24"/>
                <w:szCs w:val="24"/>
              </w:rPr>
              <w: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4</w:t>
            </w:r>
            <w:r w:rsidR="00F459AF" w:rsidRPr="00F459AF">
              <w:rPr>
                <w:rFonts w:ascii="Times New Roman" w:hAnsi="Times New Roman" w:cs="Times New Roman"/>
                <w:noProof/>
                <w:webHidden/>
                <w:sz w:val="24"/>
                <w:szCs w:val="24"/>
              </w:rPr>
              <w:fldChar w:fldCharType="end"/>
            </w:r>
          </w:hyperlink>
        </w:p>
        <w:p w14:paraId="56C703B5" w14:textId="27736882" w:rsidR="00F459AF" w:rsidRPr="00F459AF" w:rsidRDefault="0043344C" w:rsidP="00F459AF">
          <w:pPr>
            <w:pStyle w:val="TOC3"/>
            <w:rPr>
              <w:rFonts w:ascii="Times New Roman" w:eastAsiaTheme="minorEastAsia" w:hAnsi="Times New Roman" w:cs="Times New Roman"/>
              <w:noProof/>
              <w:sz w:val="24"/>
              <w:szCs w:val="24"/>
            </w:rPr>
          </w:pPr>
          <w:hyperlink w:anchor="_Toc536028808" w:history="1">
            <w:r w:rsidR="00F459AF" w:rsidRPr="00F459AF">
              <w:rPr>
                <w:rStyle w:val="Hyperlink"/>
                <w:rFonts w:ascii="Times New Roman" w:hAnsi="Times New Roman" w:cs="Times New Roman"/>
                <w:b/>
                <w:noProof/>
                <w:sz w:val="24"/>
                <w:szCs w:val="24"/>
              </w:rPr>
              <w:t xml:space="preserve">2.5.2 Parachute </w:t>
            </w:r>
            <w:r w:rsidR="007D2307">
              <w:rPr>
                <w:rStyle w:val="Hyperlink"/>
                <w:rFonts w:ascii="Times New Roman" w:hAnsi="Times New Roman" w:cs="Times New Roman"/>
                <w:b/>
                <w:noProof/>
                <w:sz w:val="24"/>
                <w:szCs w:val="24"/>
              </w:rPr>
              <w:t>m</w:t>
            </w:r>
            <w:r w:rsidR="00F459AF" w:rsidRPr="00F459AF">
              <w:rPr>
                <w:rStyle w:val="Hyperlink"/>
                <w:rFonts w:ascii="Times New Roman" w:hAnsi="Times New Roman" w:cs="Times New Roman"/>
                <w:b/>
                <w:noProof/>
                <w:sz w:val="24"/>
                <w:szCs w:val="24"/>
              </w:rPr>
              <w:t>ethod</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5</w:t>
            </w:r>
            <w:r w:rsidR="00F459AF" w:rsidRPr="00F459AF">
              <w:rPr>
                <w:rFonts w:ascii="Times New Roman" w:hAnsi="Times New Roman" w:cs="Times New Roman"/>
                <w:noProof/>
                <w:webHidden/>
                <w:sz w:val="24"/>
                <w:szCs w:val="24"/>
              </w:rPr>
              <w:fldChar w:fldCharType="end"/>
            </w:r>
          </w:hyperlink>
        </w:p>
        <w:p w14:paraId="2BE60DAC" w14:textId="04AC0B10" w:rsidR="00F459AF" w:rsidRPr="00F459AF" w:rsidRDefault="0043344C" w:rsidP="00F459AF">
          <w:pPr>
            <w:pStyle w:val="TOC3"/>
            <w:rPr>
              <w:rFonts w:ascii="Times New Roman" w:eastAsiaTheme="minorEastAsia" w:hAnsi="Times New Roman" w:cs="Times New Roman"/>
              <w:noProof/>
              <w:sz w:val="24"/>
              <w:szCs w:val="24"/>
            </w:rPr>
          </w:pPr>
          <w:hyperlink w:anchor="_Toc536028809" w:history="1">
            <w:r w:rsidR="00F459AF" w:rsidRPr="00F459AF">
              <w:rPr>
                <w:rStyle w:val="Hyperlink"/>
                <w:rFonts w:ascii="Times New Roman" w:hAnsi="Times New Roman" w:cs="Times New Roman"/>
                <w:b/>
                <w:noProof/>
                <w:sz w:val="24"/>
                <w:szCs w:val="24"/>
              </w:rPr>
              <w:t xml:space="preserve">2.5.3 Mechanical </w:t>
            </w:r>
            <w:r w:rsidR="007D2307">
              <w:rPr>
                <w:rStyle w:val="Hyperlink"/>
                <w:rFonts w:ascii="Times New Roman" w:hAnsi="Times New Roman" w:cs="Times New Roman"/>
                <w:b/>
                <w:noProof/>
                <w:sz w:val="24"/>
                <w:szCs w:val="24"/>
              </w:rPr>
              <w:t>t</w:t>
            </w:r>
            <w:r w:rsidR="00F459AF" w:rsidRPr="00F459AF">
              <w:rPr>
                <w:rStyle w:val="Hyperlink"/>
                <w:rFonts w:ascii="Times New Roman" w:hAnsi="Times New Roman" w:cs="Times New Roman"/>
                <w:b/>
                <w:noProof/>
                <w:sz w:val="24"/>
                <w:szCs w:val="24"/>
              </w:rPr>
              <w: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7</w:t>
            </w:r>
            <w:r w:rsidR="00F459AF" w:rsidRPr="00F459AF">
              <w:rPr>
                <w:rFonts w:ascii="Times New Roman" w:hAnsi="Times New Roman" w:cs="Times New Roman"/>
                <w:noProof/>
                <w:webHidden/>
                <w:sz w:val="24"/>
                <w:szCs w:val="24"/>
              </w:rPr>
              <w:fldChar w:fldCharType="end"/>
            </w:r>
          </w:hyperlink>
        </w:p>
        <w:p w14:paraId="33A74DEF" w14:textId="00EFE87A"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0" w:history="1">
            <w:r w:rsidR="00F459AF" w:rsidRPr="00F459AF">
              <w:rPr>
                <w:rStyle w:val="Hyperlink"/>
                <w:rFonts w:ascii="Times New Roman" w:hAnsi="Times New Roman" w:cs="Times New Roman"/>
                <w:b/>
                <w:noProof/>
                <w:sz w:val="24"/>
                <w:szCs w:val="24"/>
              </w:rPr>
              <w:t>2.5.3.1 Transplan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465AA7C" w14:textId="11DF5C29" w:rsidR="00F459AF" w:rsidRPr="00F459AF" w:rsidRDefault="0043344C" w:rsidP="00F459AF">
          <w:pPr>
            <w:pStyle w:val="TOC5"/>
            <w:tabs>
              <w:tab w:val="right" w:leader="dot" w:pos="8777"/>
            </w:tabs>
            <w:spacing w:line="480" w:lineRule="auto"/>
            <w:rPr>
              <w:rFonts w:ascii="Times New Roman" w:eastAsiaTheme="minorEastAsia" w:hAnsi="Times New Roman" w:cs="Times New Roman"/>
              <w:noProof/>
              <w:sz w:val="24"/>
              <w:szCs w:val="24"/>
            </w:rPr>
          </w:pPr>
          <w:hyperlink w:anchor="_Toc536028811" w:history="1">
            <w:r w:rsidR="00F459AF" w:rsidRPr="00F459AF">
              <w:rPr>
                <w:rStyle w:val="Hyperlink"/>
                <w:rFonts w:ascii="Times New Roman" w:hAnsi="Times New Roman" w:cs="Times New Roman"/>
                <w:b/>
                <w:noProof/>
                <w:sz w:val="24"/>
                <w:szCs w:val="24"/>
              </w:rPr>
              <w:t xml:space="preserve">2.5.3.1.1 Transplanters used in Asian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ountri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B4A16A9" w14:textId="523D2BF0"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2" w:history="1">
            <w:r w:rsidR="00F459AF" w:rsidRPr="00F459AF">
              <w:rPr>
                <w:rStyle w:val="Hyperlink"/>
                <w:rFonts w:ascii="Times New Roman" w:hAnsi="Times New Roman" w:cs="Times New Roman"/>
                <w:b/>
                <w:noProof/>
                <w:sz w:val="24"/>
                <w:szCs w:val="24"/>
              </w:rPr>
              <w:t xml:space="preserve">2.5.3.2 Problems with Mechanical </w:t>
            </w:r>
            <w:r w:rsidR="007D2307">
              <w:rPr>
                <w:rStyle w:val="Hyperlink"/>
                <w:rFonts w:ascii="Times New Roman" w:hAnsi="Times New Roman" w:cs="Times New Roman"/>
                <w:b/>
                <w:noProof/>
                <w:sz w:val="24"/>
                <w:szCs w:val="24"/>
              </w:rPr>
              <w:t>t</w:t>
            </w:r>
            <w:r w:rsidR="00F459AF" w:rsidRPr="00F459AF">
              <w:rPr>
                <w:rStyle w:val="Hyperlink"/>
                <w:rFonts w:ascii="Times New Roman" w:hAnsi="Times New Roman" w:cs="Times New Roman"/>
                <w:b/>
                <w:noProof/>
                <w:sz w:val="24"/>
                <w:szCs w:val="24"/>
              </w:rPr>
              <w:t>ransplanting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1</w:t>
            </w:r>
            <w:r w:rsidR="00F459AF" w:rsidRPr="00F459AF">
              <w:rPr>
                <w:rFonts w:ascii="Times New Roman" w:hAnsi="Times New Roman" w:cs="Times New Roman"/>
                <w:noProof/>
                <w:webHidden/>
                <w:sz w:val="24"/>
                <w:szCs w:val="24"/>
              </w:rPr>
              <w:fldChar w:fldCharType="end"/>
            </w:r>
          </w:hyperlink>
        </w:p>
        <w:p w14:paraId="24543367" w14:textId="0D86AC56"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3" w:history="1">
            <w:r w:rsidR="00F459AF" w:rsidRPr="00F459AF">
              <w:rPr>
                <w:rStyle w:val="Hyperlink"/>
                <w:rFonts w:ascii="Times New Roman" w:hAnsi="Times New Roman" w:cs="Times New Roman"/>
                <w:b/>
                <w:noProof/>
                <w:sz w:val="24"/>
                <w:szCs w:val="24"/>
              </w:rPr>
              <w:t xml:space="preserve">2.6 Seeding </w:t>
            </w:r>
            <w:r w:rsidR="007D2307">
              <w:rPr>
                <w:rStyle w:val="Hyperlink"/>
                <w:rFonts w:ascii="Times New Roman" w:hAnsi="Times New Roman" w:cs="Times New Roman"/>
                <w:b/>
                <w:noProof/>
                <w:sz w:val="24"/>
                <w:szCs w:val="24"/>
              </w:rPr>
              <w:t>r</w:t>
            </w:r>
            <w:r w:rsidR="00F459AF" w:rsidRPr="00F459AF">
              <w:rPr>
                <w:rStyle w:val="Hyperlink"/>
                <w:rFonts w:ascii="Times New Roman" w:hAnsi="Times New Roman" w:cs="Times New Roman"/>
                <w:b/>
                <w:noProof/>
                <w:sz w:val="24"/>
                <w:szCs w:val="24"/>
              </w:rPr>
              <w:t>at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4</w:t>
            </w:r>
            <w:r w:rsidR="00F459AF" w:rsidRPr="00F459AF">
              <w:rPr>
                <w:rFonts w:ascii="Times New Roman" w:hAnsi="Times New Roman" w:cs="Times New Roman"/>
                <w:noProof/>
                <w:webHidden/>
                <w:sz w:val="24"/>
                <w:szCs w:val="24"/>
              </w:rPr>
              <w:fldChar w:fldCharType="end"/>
            </w:r>
          </w:hyperlink>
        </w:p>
        <w:p w14:paraId="4D44C05F" w14:textId="1E8AF8DD"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4" w:history="1">
            <w:r w:rsidR="00F459AF" w:rsidRPr="00F459AF">
              <w:rPr>
                <w:rStyle w:val="Hyperlink"/>
                <w:rFonts w:ascii="Times New Roman" w:hAnsi="Times New Roman" w:cs="Times New Roman"/>
                <w:b/>
                <w:noProof/>
                <w:sz w:val="24"/>
                <w:szCs w:val="24"/>
              </w:rPr>
              <w:t xml:space="preserve">2.7 Seedling </w:t>
            </w:r>
            <w:r w:rsidR="007D2307">
              <w:rPr>
                <w:rStyle w:val="Hyperlink"/>
                <w:rFonts w:ascii="Times New Roman" w:hAnsi="Times New Roman" w:cs="Times New Roman"/>
                <w:b/>
                <w:noProof/>
                <w:sz w:val="24"/>
                <w:szCs w:val="24"/>
              </w:rPr>
              <w:t>v</w:t>
            </w:r>
            <w:r w:rsidR="00F459AF" w:rsidRPr="00F459AF">
              <w:rPr>
                <w:rStyle w:val="Hyperlink"/>
                <w:rFonts w:ascii="Times New Roman" w:hAnsi="Times New Roman" w:cs="Times New Roman"/>
                <w:b/>
                <w:noProof/>
                <w:sz w:val="24"/>
                <w:szCs w:val="24"/>
              </w:rPr>
              <w:t>igo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6</w:t>
            </w:r>
            <w:r w:rsidR="00F459AF" w:rsidRPr="00F459AF">
              <w:rPr>
                <w:rFonts w:ascii="Times New Roman" w:hAnsi="Times New Roman" w:cs="Times New Roman"/>
                <w:noProof/>
                <w:webHidden/>
                <w:sz w:val="24"/>
                <w:szCs w:val="24"/>
              </w:rPr>
              <w:fldChar w:fldCharType="end"/>
            </w:r>
          </w:hyperlink>
        </w:p>
        <w:p w14:paraId="6194E110" w14:textId="0A423039"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5" w:history="1">
            <w:r w:rsidR="00F459AF" w:rsidRPr="00F459AF">
              <w:rPr>
                <w:rStyle w:val="Hyperlink"/>
                <w:rFonts w:ascii="Times New Roman" w:hAnsi="Times New Roman" w:cs="Times New Roman"/>
                <w:b/>
                <w:noProof/>
                <w:sz w:val="24"/>
                <w:szCs w:val="24"/>
              </w:rPr>
              <w:t>CHAPTER 03</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278B19E0" w14:textId="57948E25"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6" w:history="1">
            <w:r w:rsidR="00F459AF" w:rsidRPr="00F459AF">
              <w:rPr>
                <w:rStyle w:val="Hyperlink"/>
                <w:rFonts w:ascii="Times New Roman" w:hAnsi="Times New Roman" w:cs="Times New Roman"/>
                <w:b/>
                <w:noProof/>
                <w:sz w:val="24"/>
                <w:szCs w:val="24"/>
              </w:rPr>
              <w:t>MATERIALS AND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1E6C71E8" w14:textId="67625FF9"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7" w:history="1">
            <w:r w:rsidR="00F459AF" w:rsidRPr="00F459AF">
              <w:rPr>
                <w:rStyle w:val="Hyperlink"/>
                <w:rFonts w:ascii="Times New Roman" w:hAnsi="Times New Roman" w:cs="Times New Roman"/>
                <w:b/>
                <w:noProof/>
                <w:sz w:val="24"/>
                <w:szCs w:val="24"/>
              </w:rPr>
              <w:t xml:space="preserve">3.1 Experimental </w:t>
            </w:r>
            <w:r w:rsidR="007D2307">
              <w:rPr>
                <w:rStyle w:val="Hyperlink"/>
                <w:rFonts w:ascii="Times New Roman" w:hAnsi="Times New Roman" w:cs="Times New Roman"/>
                <w:b/>
                <w:noProof/>
                <w:sz w:val="24"/>
                <w:szCs w:val="24"/>
              </w:rPr>
              <w:t>l</w:t>
            </w:r>
            <w:r w:rsidR="00F459AF" w:rsidRPr="00F459AF">
              <w:rPr>
                <w:rStyle w:val="Hyperlink"/>
                <w:rFonts w:ascii="Times New Roman" w:hAnsi="Times New Roman" w:cs="Times New Roman"/>
                <w:b/>
                <w:noProof/>
                <w:sz w:val="24"/>
                <w:szCs w:val="24"/>
              </w:rPr>
              <w:t>o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15A885B" w14:textId="55759980"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8" w:history="1">
            <w:r w:rsidR="00F459AF" w:rsidRPr="00F459AF">
              <w:rPr>
                <w:rStyle w:val="Hyperlink"/>
                <w:rFonts w:ascii="Times New Roman" w:hAnsi="Times New Roman" w:cs="Times New Roman"/>
                <w:b/>
                <w:noProof/>
                <w:sz w:val="24"/>
                <w:szCs w:val="24"/>
              </w:rPr>
              <w:t>3.2</w:t>
            </w:r>
            <w:r w:rsidR="00B64D76">
              <w:rPr>
                <w:rStyle w:val="Hyperlink"/>
                <w:rFonts w:ascii="Times New Roman" w:hAnsi="Times New Roman" w:cs="Times New Roman"/>
                <w:b/>
                <w:noProof/>
                <w:sz w:val="24"/>
                <w:szCs w:val="24"/>
              </w:rPr>
              <w:t xml:space="preserve"> T</w:t>
            </w:r>
            <w:r w:rsidR="00F459AF" w:rsidRPr="00F459AF">
              <w:rPr>
                <w:rStyle w:val="Hyperlink"/>
                <w:rFonts w:ascii="Times New Roman" w:hAnsi="Times New Roman" w:cs="Times New Roman"/>
                <w:b/>
                <w:noProof/>
                <w:sz w:val="24"/>
                <w:szCs w:val="24"/>
              </w:rPr>
              <w:t xml:space="preserve">reatments and </w:t>
            </w:r>
            <w:r w:rsidR="007D2307">
              <w:rPr>
                <w:rStyle w:val="Hyperlink"/>
                <w:rFonts w:ascii="Times New Roman" w:hAnsi="Times New Roman" w:cs="Times New Roman"/>
                <w:b/>
                <w:noProof/>
                <w:sz w:val="24"/>
                <w:szCs w:val="24"/>
              </w:rPr>
              <w:t>e</w:t>
            </w:r>
            <w:r w:rsidR="00F459AF" w:rsidRPr="00F459AF">
              <w:rPr>
                <w:rStyle w:val="Hyperlink"/>
                <w:rFonts w:ascii="Times New Roman" w:hAnsi="Times New Roman" w:cs="Times New Roman"/>
                <w:b/>
                <w:noProof/>
                <w:sz w:val="24"/>
                <w:szCs w:val="24"/>
              </w:rPr>
              <w:t xml:space="preserve">xperimental </w:t>
            </w:r>
            <w:r w:rsidR="007D2307">
              <w:rPr>
                <w:rStyle w:val="Hyperlink"/>
                <w:rFonts w:ascii="Times New Roman" w:hAnsi="Times New Roman" w:cs="Times New Roman"/>
                <w:b/>
                <w:noProof/>
                <w:sz w:val="24"/>
                <w:szCs w:val="24"/>
              </w:rPr>
              <w:t>d</w:t>
            </w:r>
            <w:r w:rsidR="00F459AF" w:rsidRPr="00F459AF">
              <w:rPr>
                <w:rStyle w:val="Hyperlink"/>
                <w:rFonts w:ascii="Times New Roman" w:hAnsi="Times New Roman" w:cs="Times New Roman"/>
                <w:b/>
                <w:noProof/>
                <w:sz w:val="24"/>
                <w:szCs w:val="24"/>
              </w:rPr>
              <w:t>esig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92DD1F1" w14:textId="0E55DA80"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9" w:history="1">
            <w:r w:rsidR="00F459AF" w:rsidRPr="00F459AF">
              <w:rPr>
                <w:rStyle w:val="Hyperlink"/>
                <w:rFonts w:ascii="Times New Roman" w:hAnsi="Times New Roman" w:cs="Times New Roman"/>
                <w:b/>
                <w:noProof/>
                <w:sz w:val="24"/>
                <w:szCs w:val="24"/>
              </w:rPr>
              <w:t xml:space="preserve">3.3 Agronomic </w:t>
            </w:r>
            <w:r w:rsidR="007D2307">
              <w:rPr>
                <w:rStyle w:val="Hyperlink"/>
                <w:rFonts w:ascii="Times New Roman" w:hAnsi="Times New Roman" w:cs="Times New Roman"/>
                <w:b/>
                <w:noProof/>
                <w:sz w:val="24"/>
                <w:szCs w:val="24"/>
              </w:rPr>
              <w:t>p</w:t>
            </w:r>
            <w:r w:rsidR="00F459AF" w:rsidRPr="00F459AF">
              <w:rPr>
                <w:rStyle w:val="Hyperlink"/>
                <w:rFonts w:ascii="Times New Roman" w:hAnsi="Times New Roman" w:cs="Times New Roman"/>
                <w:b/>
                <w:noProof/>
                <w:sz w:val="24"/>
                <w:szCs w:val="24"/>
              </w:rPr>
              <w:t>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DDBDDF1" w14:textId="7AEBCAF6" w:rsidR="00F459AF" w:rsidRPr="00F459AF" w:rsidRDefault="0043344C" w:rsidP="00F459AF">
          <w:pPr>
            <w:pStyle w:val="TOC3"/>
            <w:rPr>
              <w:rFonts w:ascii="Times New Roman" w:eastAsiaTheme="minorEastAsia" w:hAnsi="Times New Roman" w:cs="Times New Roman"/>
              <w:noProof/>
              <w:sz w:val="24"/>
              <w:szCs w:val="24"/>
            </w:rPr>
          </w:pPr>
          <w:hyperlink w:anchor="_Toc536028820" w:history="1">
            <w:r w:rsidR="00F459AF" w:rsidRPr="00F459AF">
              <w:rPr>
                <w:rStyle w:val="Hyperlink"/>
                <w:rFonts w:ascii="Times New Roman" w:hAnsi="Times New Roman" w:cs="Times New Roman"/>
                <w:b/>
                <w:noProof/>
                <w:sz w:val="24"/>
                <w:szCs w:val="24"/>
              </w:rPr>
              <w:t xml:space="preserve">3.3.1 Nursery </w:t>
            </w:r>
            <w:r w:rsidR="007D2307">
              <w:rPr>
                <w:rStyle w:val="Hyperlink"/>
                <w:rFonts w:ascii="Times New Roman" w:hAnsi="Times New Roman" w:cs="Times New Roman"/>
                <w:b/>
                <w:noProof/>
                <w:sz w:val="24"/>
                <w:szCs w:val="24"/>
              </w:rPr>
              <w:t>m</w:t>
            </w:r>
            <w:r w:rsidR="00F459AF" w:rsidRPr="00F459AF">
              <w:rPr>
                <w:rStyle w:val="Hyperlink"/>
                <w:rFonts w:ascii="Times New Roman" w:hAnsi="Times New Roman" w:cs="Times New Roman"/>
                <w:b/>
                <w:noProof/>
                <w:sz w:val="24"/>
                <w:szCs w:val="24"/>
              </w:rPr>
              <w:t>anage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6DE6D1E" w14:textId="31A1E695" w:rsidR="00F459AF" w:rsidRPr="00F459AF" w:rsidRDefault="0043344C" w:rsidP="00F459AF">
          <w:pPr>
            <w:pStyle w:val="TOC3"/>
            <w:rPr>
              <w:rFonts w:ascii="Times New Roman" w:eastAsiaTheme="minorEastAsia" w:hAnsi="Times New Roman" w:cs="Times New Roman"/>
              <w:noProof/>
              <w:sz w:val="24"/>
              <w:szCs w:val="24"/>
            </w:rPr>
          </w:pPr>
          <w:hyperlink w:anchor="_Toc536028821" w:history="1">
            <w:r w:rsidR="00F459AF" w:rsidRPr="00F459AF">
              <w:rPr>
                <w:rStyle w:val="Hyperlink"/>
                <w:rFonts w:ascii="Times New Roman" w:hAnsi="Times New Roman" w:cs="Times New Roman"/>
                <w:b/>
                <w:noProof/>
                <w:sz w:val="24"/>
                <w:szCs w:val="24"/>
              </w:rPr>
              <w:t xml:space="preserve">3.3.2 Land </w:t>
            </w:r>
            <w:r w:rsidR="007D2307">
              <w:rPr>
                <w:rStyle w:val="Hyperlink"/>
                <w:rFonts w:ascii="Times New Roman" w:hAnsi="Times New Roman" w:cs="Times New Roman"/>
                <w:b/>
                <w:noProof/>
                <w:sz w:val="24"/>
                <w:szCs w:val="24"/>
              </w:rPr>
              <w:t>p</w:t>
            </w:r>
            <w:r w:rsidR="00F459AF" w:rsidRPr="00F459AF">
              <w:rPr>
                <w:rStyle w:val="Hyperlink"/>
                <w:rFonts w:ascii="Times New Roman" w:hAnsi="Times New Roman" w:cs="Times New Roman"/>
                <w:b/>
                <w:noProof/>
                <w:sz w:val="24"/>
                <w:szCs w:val="24"/>
              </w:rPr>
              <w:t>repar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4E0D20CB" w14:textId="453D312D" w:rsidR="00F459AF" w:rsidRPr="00F459AF" w:rsidRDefault="0043344C" w:rsidP="00F459AF">
          <w:pPr>
            <w:pStyle w:val="TOC3"/>
            <w:rPr>
              <w:rFonts w:ascii="Times New Roman" w:eastAsiaTheme="minorEastAsia" w:hAnsi="Times New Roman" w:cs="Times New Roman"/>
              <w:noProof/>
              <w:sz w:val="24"/>
              <w:szCs w:val="24"/>
            </w:rPr>
          </w:pPr>
          <w:hyperlink w:anchor="_Toc536028822" w:history="1">
            <w:r w:rsidR="00F459AF" w:rsidRPr="00F459AF">
              <w:rPr>
                <w:rStyle w:val="Hyperlink"/>
                <w:rFonts w:ascii="Times New Roman" w:hAnsi="Times New Roman" w:cs="Times New Roman"/>
                <w:b/>
                <w:noProof/>
                <w:sz w:val="24"/>
                <w:szCs w:val="24"/>
              </w:rPr>
              <w:t xml:space="preserve">3.3.3 Crop </w:t>
            </w:r>
            <w:r w:rsidR="007D2307">
              <w:rPr>
                <w:rStyle w:val="Hyperlink"/>
                <w:rFonts w:ascii="Times New Roman" w:hAnsi="Times New Roman" w:cs="Times New Roman"/>
                <w:b/>
                <w:noProof/>
                <w:sz w:val="24"/>
                <w:szCs w:val="24"/>
              </w:rPr>
              <w:t>e</w:t>
            </w:r>
            <w:r w:rsidR="00F459AF" w:rsidRPr="00F459AF">
              <w:rPr>
                <w:rStyle w:val="Hyperlink"/>
                <w:rFonts w:ascii="Times New Roman" w:hAnsi="Times New Roman" w:cs="Times New Roman"/>
                <w:b/>
                <w:noProof/>
                <w:sz w:val="24"/>
                <w:szCs w:val="24"/>
              </w:rPr>
              <w:t>stablish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68AFE030" w14:textId="725C9B38" w:rsidR="00F459AF" w:rsidRPr="00F459AF" w:rsidRDefault="0043344C" w:rsidP="00F459AF">
          <w:pPr>
            <w:pStyle w:val="TOC3"/>
            <w:rPr>
              <w:rFonts w:ascii="Times New Roman" w:eastAsiaTheme="minorEastAsia" w:hAnsi="Times New Roman" w:cs="Times New Roman"/>
              <w:noProof/>
              <w:sz w:val="24"/>
              <w:szCs w:val="24"/>
            </w:rPr>
          </w:pPr>
          <w:hyperlink w:anchor="_Toc536028823" w:history="1">
            <w:r w:rsidR="00F459AF" w:rsidRPr="00F459AF">
              <w:rPr>
                <w:rStyle w:val="Hyperlink"/>
                <w:rFonts w:ascii="Times New Roman" w:hAnsi="Times New Roman" w:cs="Times New Roman"/>
                <w:b/>
                <w:noProof/>
                <w:sz w:val="24"/>
                <w:szCs w:val="24"/>
              </w:rPr>
              <w:t xml:space="preserve">3.3.4 Management </w:t>
            </w:r>
            <w:r w:rsidR="007D2307">
              <w:rPr>
                <w:rStyle w:val="Hyperlink"/>
                <w:rFonts w:ascii="Times New Roman" w:hAnsi="Times New Roman" w:cs="Times New Roman"/>
                <w:b/>
                <w:noProof/>
                <w:sz w:val="24"/>
                <w:szCs w:val="24"/>
              </w:rPr>
              <w:t>p</w:t>
            </w:r>
            <w:r w:rsidR="00F459AF" w:rsidRPr="00F459AF">
              <w:rPr>
                <w:rStyle w:val="Hyperlink"/>
                <w:rFonts w:ascii="Times New Roman" w:hAnsi="Times New Roman" w:cs="Times New Roman"/>
                <w:b/>
                <w:noProof/>
                <w:sz w:val="24"/>
                <w:szCs w:val="24"/>
              </w:rPr>
              <w:t>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3E38867A" w14:textId="6C4B7A88"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4" w:history="1">
            <w:r w:rsidR="00F459AF" w:rsidRPr="00F459AF">
              <w:rPr>
                <w:rStyle w:val="Hyperlink"/>
                <w:rFonts w:ascii="Times New Roman" w:hAnsi="Times New Roman" w:cs="Times New Roman"/>
                <w:b/>
                <w:noProof/>
                <w:sz w:val="24"/>
                <w:szCs w:val="24"/>
              </w:rPr>
              <w:t xml:space="preserve">3.3.4.1 Fertilizer </w:t>
            </w:r>
            <w:r w:rsidR="007D2307">
              <w:rPr>
                <w:rStyle w:val="Hyperlink"/>
                <w:rFonts w:ascii="Times New Roman" w:hAnsi="Times New Roman" w:cs="Times New Roman"/>
                <w:b/>
                <w:noProof/>
                <w:sz w:val="24"/>
                <w:szCs w:val="24"/>
              </w:rPr>
              <w:t>a</w:t>
            </w:r>
            <w:r w:rsidR="00F459AF" w:rsidRPr="00F459AF">
              <w:rPr>
                <w:rStyle w:val="Hyperlink"/>
                <w:rFonts w:ascii="Times New Roman" w:hAnsi="Times New Roman" w:cs="Times New Roman"/>
                <w:b/>
                <w:noProof/>
                <w:sz w:val="24"/>
                <w:szCs w:val="24"/>
              </w:rPr>
              <w:t>ppl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198BC586" w14:textId="49EA7E03"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5" w:history="1">
            <w:r w:rsidR="00F459AF" w:rsidRPr="00F459AF">
              <w:rPr>
                <w:rStyle w:val="Hyperlink"/>
                <w:rFonts w:ascii="Times New Roman" w:hAnsi="Times New Roman" w:cs="Times New Roman"/>
                <w:b/>
                <w:noProof/>
                <w:sz w:val="24"/>
                <w:szCs w:val="24"/>
              </w:rPr>
              <w:t xml:space="preserve">3.3.4.2 Weed, </w:t>
            </w:r>
            <w:r w:rsidR="007D2307">
              <w:rPr>
                <w:rStyle w:val="Hyperlink"/>
                <w:rFonts w:ascii="Times New Roman" w:hAnsi="Times New Roman" w:cs="Times New Roman"/>
                <w:b/>
                <w:noProof/>
                <w:sz w:val="24"/>
                <w:szCs w:val="24"/>
              </w:rPr>
              <w:t>p</w:t>
            </w:r>
            <w:r w:rsidR="00F459AF" w:rsidRPr="00F459AF">
              <w:rPr>
                <w:rStyle w:val="Hyperlink"/>
                <w:rFonts w:ascii="Times New Roman" w:hAnsi="Times New Roman" w:cs="Times New Roman"/>
                <w:b/>
                <w:noProof/>
                <w:sz w:val="24"/>
                <w:szCs w:val="24"/>
              </w:rPr>
              <w:t xml:space="preserve">est and </w:t>
            </w:r>
            <w:r w:rsidR="007D2307">
              <w:rPr>
                <w:rStyle w:val="Hyperlink"/>
                <w:rFonts w:ascii="Times New Roman" w:hAnsi="Times New Roman" w:cs="Times New Roman"/>
                <w:b/>
                <w:noProof/>
                <w:sz w:val="24"/>
                <w:szCs w:val="24"/>
              </w:rPr>
              <w:t>d</w:t>
            </w:r>
            <w:r w:rsidR="00F459AF" w:rsidRPr="00F459AF">
              <w:rPr>
                <w:rStyle w:val="Hyperlink"/>
                <w:rFonts w:ascii="Times New Roman" w:hAnsi="Times New Roman" w:cs="Times New Roman"/>
                <w:b/>
                <w:noProof/>
                <w:sz w:val="24"/>
                <w:szCs w:val="24"/>
              </w:rPr>
              <w:t xml:space="preserve">isease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ontro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222558EF" w14:textId="29F7EF76"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26" w:history="1">
            <w:r w:rsidR="00F459AF" w:rsidRPr="00F459AF">
              <w:rPr>
                <w:rStyle w:val="Hyperlink"/>
                <w:rFonts w:ascii="Times New Roman" w:hAnsi="Times New Roman" w:cs="Times New Roman"/>
                <w:b/>
                <w:noProof/>
                <w:sz w:val="24"/>
                <w:szCs w:val="24"/>
              </w:rPr>
              <w:t xml:space="preserve">3.4 Data </w:t>
            </w:r>
            <w:r w:rsidR="007D2307">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olle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0DD18598" w14:textId="5A542C2C" w:rsidR="00F459AF" w:rsidRPr="00F459AF" w:rsidRDefault="0043344C" w:rsidP="00F459AF">
          <w:pPr>
            <w:pStyle w:val="TOC3"/>
            <w:rPr>
              <w:rFonts w:ascii="Times New Roman" w:eastAsiaTheme="minorEastAsia" w:hAnsi="Times New Roman" w:cs="Times New Roman"/>
              <w:noProof/>
              <w:sz w:val="24"/>
              <w:szCs w:val="24"/>
            </w:rPr>
          </w:pPr>
          <w:hyperlink w:anchor="_Toc536028827" w:history="1">
            <w:r w:rsidR="00F459AF" w:rsidRPr="00F459AF">
              <w:rPr>
                <w:rStyle w:val="Hyperlink"/>
                <w:rFonts w:ascii="Times New Roman" w:hAnsi="Times New Roman" w:cs="Times New Roman"/>
                <w:b/>
                <w:noProof/>
                <w:sz w:val="24"/>
                <w:szCs w:val="24"/>
              </w:rPr>
              <w:t>3.4.1 Rice seedlings during nursery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39FED79C" w14:textId="37DFF179" w:rsidR="00F459AF" w:rsidRPr="00F459AF" w:rsidRDefault="0043344C" w:rsidP="00F459AF">
          <w:pPr>
            <w:pStyle w:val="TOC3"/>
            <w:rPr>
              <w:rFonts w:ascii="Times New Roman" w:eastAsiaTheme="minorEastAsia" w:hAnsi="Times New Roman" w:cs="Times New Roman"/>
              <w:noProof/>
              <w:sz w:val="24"/>
              <w:szCs w:val="24"/>
            </w:rPr>
          </w:pPr>
          <w:hyperlink w:anchor="_Toc536028828" w:history="1">
            <w:r w:rsidR="00F459AF" w:rsidRPr="00F459AF">
              <w:rPr>
                <w:rStyle w:val="Hyperlink"/>
                <w:rFonts w:ascii="Times New Roman" w:hAnsi="Times New Roman" w:cs="Times New Roman"/>
                <w:b/>
                <w:noProof/>
                <w:sz w:val="24"/>
                <w:szCs w:val="24"/>
              </w:rPr>
              <w:t>3.4.2 Rice plants during the early growth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7</w:t>
            </w:r>
            <w:r w:rsidR="00F459AF" w:rsidRPr="00F459AF">
              <w:rPr>
                <w:rFonts w:ascii="Times New Roman" w:hAnsi="Times New Roman" w:cs="Times New Roman"/>
                <w:noProof/>
                <w:webHidden/>
                <w:sz w:val="24"/>
                <w:szCs w:val="24"/>
              </w:rPr>
              <w:fldChar w:fldCharType="end"/>
            </w:r>
          </w:hyperlink>
        </w:p>
        <w:p w14:paraId="6CCEAA3F" w14:textId="4D05E681"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0" w:history="1">
            <w:r w:rsidR="00F459AF" w:rsidRPr="00F459AF">
              <w:rPr>
                <w:rStyle w:val="Hyperlink"/>
                <w:rFonts w:ascii="Times New Roman" w:hAnsi="Times New Roman" w:cs="Times New Roman"/>
                <w:b/>
                <w:noProof/>
                <w:sz w:val="24"/>
                <w:szCs w:val="24"/>
              </w:rPr>
              <w:t xml:space="preserve">3.5 Data </w:t>
            </w:r>
            <w:r w:rsidR="007D2307">
              <w:rPr>
                <w:rStyle w:val="Hyperlink"/>
                <w:rFonts w:ascii="Times New Roman" w:hAnsi="Times New Roman" w:cs="Times New Roman"/>
                <w:b/>
                <w:noProof/>
                <w:sz w:val="24"/>
                <w:szCs w:val="24"/>
              </w:rPr>
              <w:t>a</w:t>
            </w:r>
            <w:r w:rsidR="00F459AF" w:rsidRPr="00F459AF">
              <w:rPr>
                <w:rStyle w:val="Hyperlink"/>
                <w:rFonts w:ascii="Times New Roman" w:hAnsi="Times New Roman" w:cs="Times New Roman"/>
                <w:b/>
                <w:noProof/>
                <w:sz w:val="24"/>
                <w:szCs w:val="24"/>
              </w:rPr>
              <w:t>nalysi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8</w:t>
            </w:r>
            <w:r w:rsidR="00F459AF" w:rsidRPr="00F459AF">
              <w:rPr>
                <w:rFonts w:ascii="Times New Roman" w:hAnsi="Times New Roman" w:cs="Times New Roman"/>
                <w:noProof/>
                <w:webHidden/>
                <w:sz w:val="24"/>
                <w:szCs w:val="24"/>
              </w:rPr>
              <w:fldChar w:fldCharType="end"/>
            </w:r>
          </w:hyperlink>
        </w:p>
        <w:p w14:paraId="4F661651" w14:textId="672B1E3D"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1" w:history="1">
            <w:r w:rsidR="00F459AF" w:rsidRPr="00F459AF">
              <w:rPr>
                <w:rStyle w:val="Hyperlink"/>
                <w:rFonts w:ascii="Times New Roman" w:hAnsi="Times New Roman" w:cs="Times New Roman"/>
                <w:b/>
                <w:noProof/>
                <w:sz w:val="24"/>
                <w:szCs w:val="24"/>
              </w:rPr>
              <w:t>CHAPTER 04</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1A73084E" w14:textId="6E5CBE8E"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2" w:history="1">
            <w:r w:rsidR="00F459AF" w:rsidRPr="00F459AF">
              <w:rPr>
                <w:rStyle w:val="Hyperlink"/>
                <w:rFonts w:ascii="Times New Roman" w:hAnsi="Times New Roman" w:cs="Times New Roman"/>
                <w:b/>
                <w:noProof/>
                <w:sz w:val="24"/>
                <w:szCs w:val="24"/>
              </w:rPr>
              <w:t>RESULTS AND DISCUSS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4A125ADF" w14:textId="6EB8CAB2"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3" w:history="1">
            <w:r w:rsidR="00F459AF" w:rsidRPr="00F459AF">
              <w:rPr>
                <w:rStyle w:val="Hyperlink"/>
                <w:rFonts w:ascii="Times New Roman" w:hAnsi="Times New Roman" w:cs="Times New Roman"/>
                <w:b/>
                <w:noProof/>
                <w:sz w:val="24"/>
                <w:szCs w:val="24"/>
              </w:rPr>
              <w:t xml:space="preserve">4.1 </w:t>
            </w:r>
            <w:r w:rsidR="00F459AF" w:rsidRPr="00F459AF">
              <w:rPr>
                <w:rStyle w:val="Hyperlink"/>
                <w:rFonts w:ascii="Times New Roman" w:hAnsi="Times New Roman" w:cs="Times New Roman"/>
                <w:b/>
                <w:bCs/>
                <w:noProof/>
                <w:sz w:val="24"/>
                <w:szCs w:val="24"/>
              </w:rPr>
              <w:t>Determination of optimum seeding rate for modified dapog nursery</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D35023E" w14:textId="50162C74" w:rsidR="00F459AF" w:rsidRPr="00F459AF" w:rsidRDefault="0043344C" w:rsidP="00F459AF">
          <w:pPr>
            <w:pStyle w:val="TOC3"/>
            <w:rPr>
              <w:rFonts w:ascii="Times New Roman" w:eastAsiaTheme="minorEastAsia" w:hAnsi="Times New Roman" w:cs="Times New Roman"/>
              <w:noProof/>
              <w:sz w:val="24"/>
              <w:szCs w:val="24"/>
            </w:rPr>
          </w:pPr>
          <w:hyperlink w:anchor="_Toc536028834" w:history="1">
            <w:r w:rsidR="00F459AF" w:rsidRPr="00F459AF">
              <w:rPr>
                <w:rStyle w:val="Hyperlink"/>
                <w:rFonts w:ascii="Times New Roman" w:hAnsi="Times New Roman" w:cs="Times New Roman"/>
                <w:b/>
                <w:noProof/>
                <w:sz w:val="24"/>
                <w:szCs w:val="24"/>
              </w:rPr>
              <w:t xml:space="preserve">4.1.1 Seedling </w:t>
            </w:r>
            <w:r w:rsidR="00666666" w:rsidRPr="00F459AF">
              <w:rPr>
                <w:rStyle w:val="Hyperlink"/>
                <w:rFonts w:ascii="Times New Roman" w:hAnsi="Times New Roman" w:cs="Times New Roman"/>
                <w:b/>
                <w:noProof/>
                <w:sz w:val="24"/>
                <w:szCs w:val="24"/>
              </w:rPr>
              <w:t>growth para</w:t>
            </w:r>
            <w:r w:rsidR="00F459AF" w:rsidRPr="00F459AF">
              <w:rPr>
                <w:rStyle w:val="Hyperlink"/>
                <w:rFonts w:ascii="Times New Roman" w:hAnsi="Times New Roman" w:cs="Times New Roman"/>
                <w:b/>
                <w:noProof/>
                <w:sz w:val="24"/>
                <w:szCs w:val="24"/>
              </w:rPr>
              <w:t>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5A3C736" w14:textId="077D1ADD"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5" w:history="1">
            <w:r w:rsidR="00F459AF" w:rsidRPr="00F459AF">
              <w:rPr>
                <w:rStyle w:val="Hyperlink"/>
                <w:rFonts w:ascii="Times New Roman" w:hAnsi="Times New Roman" w:cs="Times New Roman"/>
                <w:b/>
                <w:noProof/>
                <w:sz w:val="24"/>
                <w:szCs w:val="24"/>
              </w:rPr>
              <w:t xml:space="preserve">4.1.1.1 Seedling </w:t>
            </w:r>
            <w:r w:rsidR="00666666">
              <w:rPr>
                <w:rStyle w:val="Hyperlink"/>
                <w:rFonts w:ascii="Times New Roman" w:hAnsi="Times New Roman" w:cs="Times New Roman"/>
                <w:b/>
                <w:noProof/>
                <w:sz w:val="24"/>
                <w:szCs w:val="24"/>
              </w:rPr>
              <w:t>h</w:t>
            </w:r>
            <w:r w:rsidR="00F459AF" w:rsidRPr="00F459AF">
              <w:rPr>
                <w:rStyle w:val="Hyperlink"/>
                <w:rFonts w:ascii="Times New Roman" w:hAnsi="Times New Roman" w:cs="Times New Roman"/>
                <w:b/>
                <w:noProof/>
                <w:sz w:val="24"/>
                <w:szCs w:val="24"/>
              </w:rPr>
              <w:t>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671E2F6B" w14:textId="38391E54"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6" w:history="1">
            <w:r w:rsidR="00F459AF" w:rsidRPr="00F459AF">
              <w:rPr>
                <w:rStyle w:val="Hyperlink"/>
                <w:rFonts w:ascii="Times New Roman" w:hAnsi="Times New Roman" w:cs="Times New Roman"/>
                <w:b/>
                <w:noProof/>
                <w:sz w:val="24"/>
                <w:szCs w:val="24"/>
              </w:rPr>
              <w:t>4.1.1.2 Seedling d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1</w:t>
            </w:r>
            <w:r w:rsidR="00F459AF" w:rsidRPr="00F459AF">
              <w:rPr>
                <w:rFonts w:ascii="Times New Roman" w:hAnsi="Times New Roman" w:cs="Times New Roman"/>
                <w:noProof/>
                <w:webHidden/>
                <w:sz w:val="24"/>
                <w:szCs w:val="24"/>
              </w:rPr>
              <w:fldChar w:fldCharType="end"/>
            </w:r>
          </w:hyperlink>
        </w:p>
        <w:p w14:paraId="0C0DFCAF" w14:textId="692AF2EE"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7" w:history="1">
            <w:r w:rsidR="00F459AF" w:rsidRPr="00F459AF">
              <w:rPr>
                <w:rStyle w:val="Hyperlink"/>
                <w:rFonts w:ascii="Times New Roman" w:hAnsi="Times New Roman" w:cs="Times New Roman"/>
                <w:b/>
                <w:noProof/>
                <w:sz w:val="24"/>
                <w:szCs w:val="24"/>
              </w:rPr>
              <w:t>4.1.1.3 Total root length</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3</w:t>
            </w:r>
            <w:r w:rsidR="00F459AF" w:rsidRPr="00F459AF">
              <w:rPr>
                <w:rFonts w:ascii="Times New Roman" w:hAnsi="Times New Roman" w:cs="Times New Roman"/>
                <w:noProof/>
                <w:webHidden/>
                <w:sz w:val="24"/>
                <w:szCs w:val="24"/>
              </w:rPr>
              <w:fldChar w:fldCharType="end"/>
            </w:r>
          </w:hyperlink>
        </w:p>
        <w:p w14:paraId="0FA36CC4" w14:textId="08EE17E5"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8" w:history="1">
            <w:r w:rsidR="00F459AF" w:rsidRPr="00F459AF">
              <w:rPr>
                <w:rStyle w:val="Hyperlink"/>
                <w:rFonts w:ascii="Times New Roman" w:hAnsi="Times New Roman" w:cs="Times New Roman"/>
                <w:b/>
                <w:noProof/>
                <w:sz w:val="24"/>
                <w:szCs w:val="24"/>
              </w:rPr>
              <w:t>4.1.1.4 Number of seedlings dispensed per hil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5</w:t>
            </w:r>
            <w:r w:rsidR="00F459AF" w:rsidRPr="00F459AF">
              <w:rPr>
                <w:rFonts w:ascii="Times New Roman" w:hAnsi="Times New Roman" w:cs="Times New Roman"/>
                <w:noProof/>
                <w:webHidden/>
                <w:sz w:val="24"/>
                <w:szCs w:val="24"/>
              </w:rPr>
              <w:fldChar w:fldCharType="end"/>
            </w:r>
          </w:hyperlink>
        </w:p>
        <w:p w14:paraId="0B904E9C" w14:textId="6A33A3FA"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9" w:history="1">
            <w:r w:rsidR="00F459AF" w:rsidRPr="00F459AF">
              <w:rPr>
                <w:rStyle w:val="Hyperlink"/>
                <w:rFonts w:ascii="Times New Roman" w:hAnsi="Times New Roman" w:cs="Times New Roman"/>
                <w:b/>
                <w:noProof/>
                <w:sz w:val="24"/>
                <w:szCs w:val="24"/>
              </w:rPr>
              <w:t>4.1.1.5 Leaf greenness of seedling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7</w:t>
            </w:r>
            <w:r w:rsidR="00F459AF" w:rsidRPr="00F459AF">
              <w:rPr>
                <w:rFonts w:ascii="Times New Roman" w:hAnsi="Times New Roman" w:cs="Times New Roman"/>
                <w:noProof/>
                <w:webHidden/>
                <w:sz w:val="24"/>
                <w:szCs w:val="24"/>
              </w:rPr>
              <w:fldChar w:fldCharType="end"/>
            </w:r>
          </w:hyperlink>
        </w:p>
        <w:p w14:paraId="3A245B03" w14:textId="5FEF6F02"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0" w:history="1">
            <w:r w:rsidR="00F459AF" w:rsidRPr="00F459AF">
              <w:rPr>
                <w:rStyle w:val="Hyperlink"/>
                <w:rFonts w:ascii="Times New Roman" w:hAnsi="Times New Roman" w:cs="Times New Roman"/>
                <w:b/>
                <w:noProof/>
                <w:sz w:val="24"/>
                <w:szCs w:val="24"/>
              </w:rPr>
              <w:t xml:space="preserve">4.1.1.6 Selection of the </w:t>
            </w:r>
            <w:r w:rsidR="00666666">
              <w:rPr>
                <w:rStyle w:val="Hyperlink"/>
                <w:rFonts w:ascii="Times New Roman" w:hAnsi="Times New Roman" w:cs="Times New Roman"/>
                <w:b/>
                <w:noProof/>
                <w:sz w:val="24"/>
                <w:szCs w:val="24"/>
              </w:rPr>
              <w:t>o</w:t>
            </w:r>
            <w:r w:rsidR="00F459AF" w:rsidRPr="00F459AF">
              <w:rPr>
                <w:rStyle w:val="Hyperlink"/>
                <w:rFonts w:ascii="Times New Roman" w:hAnsi="Times New Roman" w:cs="Times New Roman"/>
                <w:b/>
                <w:noProof/>
                <w:sz w:val="24"/>
                <w:szCs w:val="24"/>
              </w:rPr>
              <w:t xml:space="preserve">ptimum </w:t>
            </w:r>
            <w:r w:rsidR="00666666">
              <w:rPr>
                <w:rStyle w:val="Hyperlink"/>
                <w:rFonts w:ascii="Times New Roman" w:hAnsi="Times New Roman" w:cs="Times New Roman"/>
                <w:b/>
                <w:noProof/>
                <w:sz w:val="24"/>
                <w:szCs w:val="24"/>
              </w:rPr>
              <w:t>s</w:t>
            </w:r>
            <w:r w:rsidR="00F459AF" w:rsidRPr="00F459AF">
              <w:rPr>
                <w:rStyle w:val="Hyperlink"/>
                <w:rFonts w:ascii="Times New Roman" w:hAnsi="Times New Roman" w:cs="Times New Roman"/>
                <w:b/>
                <w:noProof/>
                <w:sz w:val="24"/>
                <w:szCs w:val="24"/>
              </w:rPr>
              <w:t xml:space="preserve">eed rate for </w:t>
            </w:r>
            <w:r w:rsidR="00666666">
              <w:rPr>
                <w:rStyle w:val="Hyperlink"/>
                <w:rFonts w:ascii="Times New Roman" w:hAnsi="Times New Roman" w:cs="Times New Roman"/>
                <w:b/>
                <w:noProof/>
                <w:sz w:val="24"/>
                <w:szCs w:val="24"/>
              </w:rPr>
              <w:t>n</w:t>
            </w:r>
            <w:r w:rsidR="00F459AF" w:rsidRPr="00F459AF">
              <w:rPr>
                <w:rStyle w:val="Hyperlink"/>
                <w:rFonts w:ascii="Times New Roman" w:hAnsi="Times New Roman" w:cs="Times New Roman"/>
                <w:b/>
                <w:noProof/>
                <w:sz w:val="24"/>
                <w:szCs w:val="24"/>
              </w:rPr>
              <w:t>ursery tray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9</w:t>
            </w:r>
            <w:r w:rsidR="00F459AF" w:rsidRPr="00F459AF">
              <w:rPr>
                <w:rFonts w:ascii="Times New Roman" w:hAnsi="Times New Roman" w:cs="Times New Roman"/>
                <w:noProof/>
                <w:webHidden/>
                <w:sz w:val="24"/>
                <w:szCs w:val="24"/>
              </w:rPr>
              <w:fldChar w:fldCharType="end"/>
            </w:r>
          </w:hyperlink>
        </w:p>
        <w:p w14:paraId="1FC45F9A" w14:textId="2F691427" w:rsidR="00F459AF" w:rsidRPr="00F459AF" w:rsidRDefault="0043344C"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41" w:history="1">
            <w:r w:rsidR="00F459AF" w:rsidRPr="00F459AF">
              <w:rPr>
                <w:rStyle w:val="Hyperlink"/>
                <w:rFonts w:ascii="Times New Roman" w:hAnsi="Times New Roman" w:cs="Times New Roman"/>
                <w:b/>
                <w:noProof/>
                <w:sz w:val="24"/>
                <w:szCs w:val="24"/>
              </w:rPr>
              <w:t>4.2 Comparison of Mechanical Transplanting with other Establishment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4B9464CC" w14:textId="04C8771E" w:rsidR="00F459AF" w:rsidRPr="00F459AF" w:rsidRDefault="0043344C" w:rsidP="00F459AF">
          <w:pPr>
            <w:pStyle w:val="TOC3"/>
            <w:rPr>
              <w:rFonts w:ascii="Times New Roman" w:eastAsiaTheme="minorEastAsia" w:hAnsi="Times New Roman" w:cs="Times New Roman"/>
              <w:noProof/>
              <w:sz w:val="24"/>
              <w:szCs w:val="24"/>
            </w:rPr>
          </w:pPr>
          <w:hyperlink w:anchor="_Toc536028842" w:history="1">
            <w:r w:rsidR="00F459AF" w:rsidRPr="00F459AF">
              <w:rPr>
                <w:rStyle w:val="Hyperlink"/>
                <w:rFonts w:ascii="Times New Roman" w:hAnsi="Times New Roman" w:cs="Times New Roman"/>
                <w:b/>
                <w:noProof/>
                <w:sz w:val="24"/>
                <w:szCs w:val="24"/>
              </w:rPr>
              <w:t xml:space="preserve">4.2.1 </w:t>
            </w:r>
            <w:r w:rsidR="00B436BC">
              <w:rPr>
                <w:rStyle w:val="Hyperlink"/>
                <w:rFonts w:ascii="Times New Roman" w:hAnsi="Times New Roman" w:cs="Times New Roman"/>
                <w:b/>
                <w:noProof/>
                <w:sz w:val="24"/>
                <w:szCs w:val="24"/>
              </w:rPr>
              <w:t>Seedling growth para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16EBB563" w14:textId="16AEA799"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3" w:history="1">
            <w:r w:rsidR="00F459AF" w:rsidRPr="00F459AF">
              <w:rPr>
                <w:rStyle w:val="Hyperlink"/>
                <w:rFonts w:ascii="Times New Roman" w:hAnsi="Times New Roman" w:cs="Times New Roman"/>
                <w:b/>
                <w:noProof/>
                <w:sz w:val="24"/>
                <w:szCs w:val="24"/>
              </w:rPr>
              <w:t xml:space="preserve">4.2.1.1 Seedling </w:t>
            </w:r>
            <w:r w:rsidR="00666666">
              <w:rPr>
                <w:rStyle w:val="Hyperlink"/>
                <w:rFonts w:ascii="Times New Roman" w:hAnsi="Times New Roman" w:cs="Times New Roman"/>
                <w:b/>
                <w:noProof/>
                <w:sz w:val="24"/>
                <w:szCs w:val="24"/>
              </w:rPr>
              <w:t>h</w:t>
            </w:r>
            <w:r w:rsidR="00F459AF" w:rsidRPr="00F459AF">
              <w:rPr>
                <w:rStyle w:val="Hyperlink"/>
                <w:rFonts w:ascii="Times New Roman" w:hAnsi="Times New Roman" w:cs="Times New Roman"/>
                <w:b/>
                <w:noProof/>
                <w:sz w:val="24"/>
                <w:szCs w:val="24"/>
              </w:rPr>
              <w:t>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6B9A512F" w14:textId="1BD0FBEC"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4" w:history="1">
            <w:r w:rsidR="00F459AF" w:rsidRPr="00F459AF">
              <w:rPr>
                <w:rStyle w:val="Hyperlink"/>
                <w:rFonts w:ascii="Times New Roman" w:hAnsi="Times New Roman" w:cs="Times New Roman"/>
                <w:b/>
                <w:noProof/>
                <w:sz w:val="24"/>
                <w:szCs w:val="24"/>
              </w:rPr>
              <w:t xml:space="preserve">4.2.1.2 Seedling </w:t>
            </w:r>
            <w:r w:rsidR="00666666">
              <w:rPr>
                <w:rStyle w:val="Hyperlink"/>
                <w:rFonts w:ascii="Times New Roman" w:hAnsi="Times New Roman" w:cs="Times New Roman"/>
                <w:b/>
                <w:noProof/>
                <w:sz w:val="24"/>
                <w:szCs w:val="24"/>
              </w:rPr>
              <w:t>d</w:t>
            </w:r>
            <w:r w:rsidR="00F459AF" w:rsidRPr="00F459AF">
              <w:rPr>
                <w:rStyle w:val="Hyperlink"/>
                <w:rFonts w:ascii="Times New Roman" w:hAnsi="Times New Roman" w:cs="Times New Roman"/>
                <w:b/>
                <w:noProof/>
                <w:sz w:val="24"/>
                <w:szCs w:val="24"/>
              </w:rPr>
              <w:t>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3</w:t>
            </w:r>
            <w:r w:rsidR="00F459AF" w:rsidRPr="00F459AF">
              <w:rPr>
                <w:rFonts w:ascii="Times New Roman" w:hAnsi="Times New Roman" w:cs="Times New Roman"/>
                <w:noProof/>
                <w:webHidden/>
                <w:sz w:val="24"/>
                <w:szCs w:val="24"/>
              </w:rPr>
              <w:fldChar w:fldCharType="end"/>
            </w:r>
          </w:hyperlink>
        </w:p>
        <w:p w14:paraId="1A295716" w14:textId="093828E5" w:rsidR="00F459AF" w:rsidRPr="00F459AF" w:rsidRDefault="0043344C" w:rsidP="00F459AF">
          <w:pPr>
            <w:pStyle w:val="TOC3"/>
            <w:rPr>
              <w:rFonts w:ascii="Times New Roman" w:eastAsiaTheme="minorEastAsia" w:hAnsi="Times New Roman" w:cs="Times New Roman"/>
              <w:noProof/>
              <w:sz w:val="24"/>
              <w:szCs w:val="24"/>
            </w:rPr>
          </w:pPr>
          <w:hyperlink w:anchor="_Toc536028845" w:history="1">
            <w:r w:rsidR="00F459AF" w:rsidRPr="00F459AF">
              <w:rPr>
                <w:rStyle w:val="Hyperlink"/>
                <w:rFonts w:ascii="Times New Roman" w:hAnsi="Times New Roman" w:cs="Times New Roman"/>
                <w:b/>
                <w:noProof/>
                <w:sz w:val="24"/>
                <w:szCs w:val="24"/>
              </w:rPr>
              <w:t xml:space="preserve">4.2.2 Plant </w:t>
            </w:r>
            <w:r w:rsidR="00B436BC">
              <w:rPr>
                <w:rStyle w:val="Hyperlink"/>
                <w:rFonts w:ascii="Times New Roman" w:hAnsi="Times New Roman" w:cs="Times New Roman"/>
                <w:b/>
                <w:noProof/>
                <w:sz w:val="24"/>
                <w:szCs w:val="24"/>
              </w:rPr>
              <w:t>growth para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8</w:t>
            </w:r>
            <w:r w:rsidR="00F459AF" w:rsidRPr="00F459AF">
              <w:rPr>
                <w:rFonts w:ascii="Times New Roman" w:hAnsi="Times New Roman" w:cs="Times New Roman"/>
                <w:noProof/>
                <w:webHidden/>
                <w:sz w:val="24"/>
                <w:szCs w:val="24"/>
              </w:rPr>
              <w:fldChar w:fldCharType="end"/>
            </w:r>
          </w:hyperlink>
        </w:p>
        <w:p w14:paraId="3EFEA6C2" w14:textId="4CFB924F"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6" w:history="1">
            <w:r w:rsidR="00F459AF" w:rsidRPr="00F459AF">
              <w:rPr>
                <w:rStyle w:val="Hyperlink"/>
                <w:rFonts w:ascii="Times New Roman" w:hAnsi="Times New Roman" w:cs="Times New Roman"/>
                <w:b/>
                <w:noProof/>
                <w:sz w:val="24"/>
                <w:szCs w:val="24"/>
              </w:rPr>
              <w:t xml:space="preserve">4.2.2.2 Ground </w:t>
            </w:r>
            <w:r w:rsidR="00B436BC">
              <w:rPr>
                <w:rStyle w:val="Hyperlink"/>
                <w:rFonts w:ascii="Times New Roman" w:hAnsi="Times New Roman" w:cs="Times New Roman"/>
                <w:b/>
                <w:noProof/>
                <w:sz w:val="24"/>
                <w:szCs w:val="24"/>
              </w:rPr>
              <w:t>c</w:t>
            </w:r>
            <w:r w:rsidR="00F459AF" w:rsidRPr="00F459AF">
              <w:rPr>
                <w:rStyle w:val="Hyperlink"/>
                <w:rFonts w:ascii="Times New Roman" w:hAnsi="Times New Roman" w:cs="Times New Roman"/>
                <w:b/>
                <w:noProof/>
                <w:sz w:val="24"/>
                <w:szCs w:val="24"/>
              </w:rPr>
              <w:t xml:space="preserve">over </w:t>
            </w:r>
            <w:r w:rsidR="00B436BC">
              <w:rPr>
                <w:rStyle w:val="Hyperlink"/>
                <w:rFonts w:ascii="Times New Roman" w:hAnsi="Times New Roman" w:cs="Times New Roman"/>
                <w:b/>
                <w:noProof/>
                <w:sz w:val="24"/>
                <w:szCs w:val="24"/>
              </w:rPr>
              <w:t>p</w:t>
            </w:r>
            <w:r w:rsidR="00F459AF" w:rsidRPr="00F459AF">
              <w:rPr>
                <w:rStyle w:val="Hyperlink"/>
                <w:rFonts w:ascii="Times New Roman" w:hAnsi="Times New Roman" w:cs="Times New Roman"/>
                <w:b/>
                <w:noProof/>
                <w:sz w:val="24"/>
                <w:szCs w:val="24"/>
              </w:rPr>
              <w:t>ercen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0</w:t>
            </w:r>
            <w:r w:rsidR="00F459AF" w:rsidRPr="00F459AF">
              <w:rPr>
                <w:rFonts w:ascii="Times New Roman" w:hAnsi="Times New Roman" w:cs="Times New Roman"/>
                <w:noProof/>
                <w:webHidden/>
                <w:sz w:val="24"/>
                <w:szCs w:val="24"/>
              </w:rPr>
              <w:fldChar w:fldCharType="end"/>
            </w:r>
          </w:hyperlink>
        </w:p>
        <w:p w14:paraId="079F6134" w14:textId="7457E720"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7" w:history="1">
            <w:r w:rsidR="00F459AF" w:rsidRPr="00F459AF">
              <w:rPr>
                <w:rStyle w:val="Hyperlink"/>
                <w:rFonts w:ascii="Times New Roman" w:hAnsi="Times New Roman" w:cs="Times New Roman"/>
                <w:b/>
                <w:noProof/>
                <w:sz w:val="24"/>
                <w:szCs w:val="24"/>
              </w:rPr>
              <w:t>4.2.2.3 Number of plant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2</w:t>
            </w:r>
            <w:r w:rsidR="00F459AF" w:rsidRPr="00F459AF">
              <w:rPr>
                <w:rFonts w:ascii="Times New Roman" w:hAnsi="Times New Roman" w:cs="Times New Roman"/>
                <w:noProof/>
                <w:webHidden/>
                <w:sz w:val="24"/>
                <w:szCs w:val="24"/>
              </w:rPr>
              <w:fldChar w:fldCharType="end"/>
            </w:r>
          </w:hyperlink>
          <w:r w:rsidR="00046D3A" w:rsidRPr="00F459AF">
            <w:rPr>
              <w:rFonts w:ascii="Times New Roman" w:eastAsiaTheme="minorEastAsia" w:hAnsi="Times New Roman" w:cs="Times New Roman"/>
              <w:noProof/>
              <w:sz w:val="24"/>
              <w:szCs w:val="24"/>
            </w:rPr>
            <w:t xml:space="preserve"> </w:t>
          </w:r>
        </w:p>
        <w:p w14:paraId="0860AB30" w14:textId="3E8C2EFF"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0" w:history="1">
            <w:r w:rsidR="00F459AF" w:rsidRPr="00F459AF">
              <w:rPr>
                <w:rStyle w:val="Hyperlink"/>
                <w:rFonts w:ascii="Times New Roman" w:hAnsi="Times New Roman" w:cs="Times New Roman"/>
                <w:b/>
                <w:noProof/>
                <w:sz w:val="24"/>
                <w:szCs w:val="24"/>
              </w:rPr>
              <w:t>4.2.2.4 Number of tiller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4</w:t>
            </w:r>
            <w:r w:rsidR="00F459AF" w:rsidRPr="00F459AF">
              <w:rPr>
                <w:rFonts w:ascii="Times New Roman" w:hAnsi="Times New Roman" w:cs="Times New Roman"/>
                <w:noProof/>
                <w:webHidden/>
                <w:sz w:val="24"/>
                <w:szCs w:val="24"/>
              </w:rPr>
              <w:fldChar w:fldCharType="end"/>
            </w:r>
          </w:hyperlink>
        </w:p>
        <w:p w14:paraId="7F93FE41" w14:textId="7E6DD857" w:rsidR="00F459AF" w:rsidRPr="00F459AF" w:rsidRDefault="0043344C"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1" w:history="1">
            <w:r w:rsidR="00F459AF" w:rsidRPr="00F459AF">
              <w:rPr>
                <w:rStyle w:val="Hyperlink"/>
                <w:rFonts w:ascii="Times New Roman" w:hAnsi="Times New Roman" w:cs="Times New Roman"/>
                <w:b/>
                <w:noProof/>
                <w:sz w:val="24"/>
                <w:szCs w:val="24"/>
              </w:rPr>
              <w:t>4.2.2.5 Leaf greenness of plant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6</w:t>
            </w:r>
            <w:r w:rsidR="00F459AF" w:rsidRPr="00F459AF">
              <w:rPr>
                <w:rFonts w:ascii="Times New Roman" w:hAnsi="Times New Roman" w:cs="Times New Roman"/>
                <w:noProof/>
                <w:webHidden/>
                <w:sz w:val="24"/>
                <w:szCs w:val="24"/>
              </w:rPr>
              <w:fldChar w:fldCharType="end"/>
            </w:r>
          </w:hyperlink>
        </w:p>
        <w:p w14:paraId="6B8DF371" w14:textId="559F54AB"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2" w:history="1">
            <w:r w:rsidR="00F459AF" w:rsidRPr="00F459AF">
              <w:rPr>
                <w:rStyle w:val="Hyperlink"/>
                <w:rFonts w:ascii="Times New Roman" w:hAnsi="Times New Roman" w:cs="Times New Roman"/>
                <w:b/>
                <w:noProof/>
                <w:sz w:val="24"/>
                <w:szCs w:val="24"/>
              </w:rPr>
              <w:t>CONCLUS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7</w:t>
            </w:r>
            <w:r w:rsidR="00F459AF" w:rsidRPr="00F459AF">
              <w:rPr>
                <w:rFonts w:ascii="Times New Roman" w:hAnsi="Times New Roman" w:cs="Times New Roman"/>
                <w:noProof/>
                <w:webHidden/>
                <w:sz w:val="24"/>
                <w:szCs w:val="24"/>
              </w:rPr>
              <w:fldChar w:fldCharType="end"/>
            </w:r>
          </w:hyperlink>
        </w:p>
        <w:p w14:paraId="3FC126F8" w14:textId="349ABF69" w:rsidR="00F459AF" w:rsidRPr="00F459AF" w:rsidRDefault="0043344C"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3" w:history="1">
            <w:r w:rsidR="00F459AF" w:rsidRPr="00F459AF">
              <w:rPr>
                <w:rStyle w:val="Hyperlink"/>
                <w:rFonts w:ascii="Times New Roman" w:hAnsi="Times New Roman" w:cs="Times New Roman"/>
                <w:b/>
                <w:noProof/>
                <w:sz w:val="24"/>
                <w:szCs w:val="24"/>
              </w:rPr>
              <w:t>REFFEREN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8</w:t>
            </w:r>
            <w:r w:rsidR="00F459AF" w:rsidRPr="00F459AF">
              <w:rPr>
                <w:rFonts w:ascii="Times New Roman" w:hAnsi="Times New Roman" w:cs="Times New Roman"/>
                <w:noProof/>
                <w:webHidden/>
                <w:sz w:val="24"/>
                <w:szCs w:val="24"/>
              </w:rPr>
              <w:fldChar w:fldCharType="end"/>
            </w:r>
          </w:hyperlink>
        </w:p>
        <w:p w14:paraId="70DCC390" w14:textId="77777777" w:rsidR="00FC2E2A" w:rsidRDefault="00603DC7" w:rsidP="00FC2E2A">
          <w:pPr>
            <w:pStyle w:val="TOC1"/>
            <w:tabs>
              <w:tab w:val="right" w:leader="dot" w:pos="8777"/>
            </w:tabs>
            <w:spacing w:line="480" w:lineRule="auto"/>
            <w:rPr>
              <w:rFonts w:ascii="Times New Roman" w:hAnsi="Times New Roman" w:cs="Times New Roman"/>
              <w:b/>
              <w:bCs/>
              <w:noProof/>
              <w:sz w:val="24"/>
              <w:szCs w:val="24"/>
            </w:rPr>
          </w:pPr>
          <w:r w:rsidRPr="00F459AF">
            <w:rPr>
              <w:rFonts w:ascii="Times New Roman" w:hAnsi="Times New Roman" w:cs="Times New Roman"/>
              <w:b/>
              <w:bCs/>
              <w:noProof/>
              <w:sz w:val="24"/>
              <w:szCs w:val="24"/>
            </w:rPr>
            <w:lastRenderedPageBreak/>
            <w:fldChar w:fldCharType="end"/>
          </w:r>
        </w:p>
      </w:sdtContent>
    </w:sdt>
    <w:bookmarkStart w:id="6" w:name="_Toc536028790" w:displacedByCustomXml="prev"/>
    <w:p w14:paraId="3CAC137B" w14:textId="6680A8E8" w:rsidR="00170F50" w:rsidRPr="00FC2E2A" w:rsidRDefault="00170F50" w:rsidP="00FC2E2A">
      <w:pPr>
        <w:pStyle w:val="TOC1"/>
        <w:tabs>
          <w:tab w:val="right" w:leader="dot" w:pos="8777"/>
        </w:tabs>
        <w:spacing w:line="480" w:lineRule="auto"/>
        <w:rPr>
          <w:rFonts w:ascii="Times New Roman" w:hAnsi="Times New Roman" w:cs="Times New Roman"/>
          <w:b/>
          <w:bCs/>
          <w:noProof/>
          <w:sz w:val="24"/>
          <w:szCs w:val="24"/>
        </w:rPr>
      </w:pPr>
      <w:r w:rsidRPr="00170F50">
        <w:rPr>
          <w:rFonts w:ascii="Times New Roman" w:hAnsi="Times New Roman" w:cs="Times New Roman"/>
          <w:b/>
          <w:sz w:val="24"/>
          <w:szCs w:val="24"/>
        </w:rPr>
        <w:t>LIST OF FIGURES</w:t>
      </w:r>
      <w:bookmarkEnd w:id="6"/>
    </w:p>
    <w:p w14:paraId="4AB79E40"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Figure 3." </w:instrText>
      </w:r>
      <w:r w:rsidRPr="00D95C28">
        <w:rPr>
          <w:rFonts w:ascii="Times New Roman" w:hAnsi="Times New Roman" w:cs="Times New Roman"/>
          <w:b/>
          <w:sz w:val="24"/>
          <w:szCs w:val="24"/>
        </w:rPr>
        <w:fldChar w:fldCharType="separate"/>
      </w:r>
      <w:hyperlink w:anchor="_Toc536027892" w:history="1">
        <w:r w:rsidRPr="00D95C28">
          <w:rPr>
            <w:rStyle w:val="Hyperlink"/>
            <w:rFonts w:ascii="Times New Roman" w:hAnsi="Times New Roman" w:cs="Times New Roman"/>
            <w:b/>
            <w:noProof/>
            <w:color w:val="auto"/>
            <w:sz w:val="24"/>
            <w:szCs w:val="24"/>
          </w:rPr>
          <w:t>Figure 3. 2 Layout of nursery tray experiment</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0</w:t>
        </w:r>
        <w:r w:rsidRPr="00D95C28">
          <w:rPr>
            <w:rFonts w:ascii="Times New Roman" w:hAnsi="Times New Roman" w:cs="Times New Roman"/>
            <w:noProof/>
            <w:webHidden/>
            <w:sz w:val="24"/>
            <w:szCs w:val="24"/>
          </w:rPr>
          <w:fldChar w:fldCharType="end"/>
        </w:r>
      </w:hyperlink>
    </w:p>
    <w:p w14:paraId="013ECFFA" w14:textId="77777777" w:rsidR="00D95C28"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93" w:history="1">
        <w:r w:rsidR="00D95C28" w:rsidRPr="00D95C28">
          <w:rPr>
            <w:rStyle w:val="Hyperlink"/>
            <w:rFonts w:ascii="Times New Roman" w:hAnsi="Times New Roman" w:cs="Times New Roman"/>
            <w:b/>
            <w:noProof/>
            <w:color w:val="auto"/>
            <w:sz w:val="24"/>
            <w:szCs w:val="24"/>
          </w:rPr>
          <w:t>Figure 3. 3 Layout of the experiment field</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893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32</w:t>
        </w:r>
        <w:r w:rsidR="00D95C28" w:rsidRPr="00D95C28">
          <w:rPr>
            <w:rFonts w:ascii="Times New Roman" w:hAnsi="Times New Roman" w:cs="Times New Roman"/>
            <w:noProof/>
            <w:webHidden/>
            <w:sz w:val="24"/>
            <w:szCs w:val="24"/>
          </w:rPr>
          <w:fldChar w:fldCharType="end"/>
        </w:r>
      </w:hyperlink>
    </w:p>
    <w:p w14:paraId="22C74BDB" w14:textId="06AF27C9" w:rsidR="005A2034" w:rsidRPr="00D95C28" w:rsidRDefault="00D95C28" w:rsidP="00D95C28">
      <w:pPr>
        <w:pStyle w:val="TableofFigures"/>
        <w:tabs>
          <w:tab w:val="right" w:leader="dot" w:pos="8777"/>
        </w:tabs>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D862D6" w:rsidRPr="00D95C28">
        <w:rPr>
          <w:rFonts w:ascii="Times New Roman" w:hAnsi="Times New Roman" w:cs="Times New Roman"/>
          <w:b/>
          <w:sz w:val="24"/>
          <w:szCs w:val="24"/>
        </w:rPr>
        <w:fldChar w:fldCharType="begin"/>
      </w:r>
      <w:r w:rsidR="00D862D6" w:rsidRPr="00D95C28">
        <w:rPr>
          <w:rFonts w:ascii="Times New Roman" w:hAnsi="Times New Roman" w:cs="Times New Roman"/>
          <w:b/>
          <w:sz w:val="24"/>
          <w:szCs w:val="24"/>
        </w:rPr>
        <w:instrText xml:space="preserve"> TOC \h \z \c "Figure 4." </w:instrText>
      </w:r>
      <w:r w:rsidR="00D862D6" w:rsidRPr="00D95C28">
        <w:rPr>
          <w:rFonts w:ascii="Times New Roman" w:hAnsi="Times New Roman" w:cs="Times New Roman"/>
          <w:b/>
          <w:sz w:val="24"/>
          <w:szCs w:val="24"/>
        </w:rPr>
        <w:fldChar w:fldCharType="separate"/>
      </w:r>
      <w:hyperlink w:anchor="_Toc536027526" w:history="1">
        <w:r w:rsidR="005A2034" w:rsidRPr="00D95C28">
          <w:rPr>
            <w:rStyle w:val="Hyperlink"/>
            <w:rFonts w:ascii="Times New Roman" w:hAnsi="Times New Roman" w:cs="Times New Roman"/>
            <w:b/>
            <w:noProof/>
            <w:color w:val="auto"/>
            <w:sz w:val="24"/>
            <w:szCs w:val="24"/>
          </w:rPr>
          <w:t>Figure 4. 1 Mean seedling h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0</w:t>
        </w:r>
        <w:r w:rsidR="005A2034" w:rsidRPr="00D95C28">
          <w:rPr>
            <w:rFonts w:ascii="Times New Roman" w:hAnsi="Times New Roman" w:cs="Times New Roman"/>
            <w:noProof/>
            <w:webHidden/>
            <w:sz w:val="24"/>
            <w:szCs w:val="24"/>
          </w:rPr>
          <w:fldChar w:fldCharType="end"/>
        </w:r>
      </w:hyperlink>
    </w:p>
    <w:p w14:paraId="52B5DCFC" w14:textId="6B4AE326"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7" w:history="1">
        <w:r w:rsidR="005A2034" w:rsidRPr="00D95C28">
          <w:rPr>
            <w:rStyle w:val="Hyperlink"/>
            <w:rFonts w:ascii="Times New Roman" w:hAnsi="Times New Roman" w:cs="Times New Roman"/>
            <w:b/>
            <w:noProof/>
            <w:color w:val="auto"/>
            <w:sz w:val="24"/>
            <w:szCs w:val="24"/>
          </w:rPr>
          <w:t xml:space="preserve">Figure 4. 2 Variation of </w:t>
        </w:r>
        <w:r w:rsidR="00B436BC">
          <w:rPr>
            <w:rStyle w:val="Hyperlink"/>
            <w:rFonts w:ascii="Times New Roman" w:hAnsi="Times New Roman" w:cs="Times New Roman"/>
            <w:b/>
            <w:noProof/>
            <w:color w:val="auto"/>
            <w:sz w:val="24"/>
            <w:szCs w:val="24"/>
          </w:rPr>
          <w:t>m</w:t>
        </w:r>
        <w:r w:rsidR="005A2034" w:rsidRPr="00D95C28">
          <w:rPr>
            <w:rStyle w:val="Hyperlink"/>
            <w:rFonts w:ascii="Times New Roman" w:hAnsi="Times New Roman" w:cs="Times New Roman"/>
            <w:b/>
            <w:noProof/>
            <w:color w:val="auto"/>
            <w:sz w:val="24"/>
            <w:szCs w:val="24"/>
          </w:rPr>
          <w:t>ean seedling dry w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2</w:t>
        </w:r>
        <w:r w:rsidR="005A2034" w:rsidRPr="00D95C28">
          <w:rPr>
            <w:rFonts w:ascii="Times New Roman" w:hAnsi="Times New Roman" w:cs="Times New Roman"/>
            <w:noProof/>
            <w:webHidden/>
            <w:sz w:val="24"/>
            <w:szCs w:val="24"/>
          </w:rPr>
          <w:fldChar w:fldCharType="end"/>
        </w:r>
      </w:hyperlink>
    </w:p>
    <w:p w14:paraId="25EB93E1" w14:textId="19DB182B"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8" w:history="1">
        <w:r w:rsidR="005A2034" w:rsidRPr="00D95C28">
          <w:rPr>
            <w:rStyle w:val="Hyperlink"/>
            <w:rFonts w:ascii="Times New Roman" w:hAnsi="Times New Roman" w:cs="Times New Roman"/>
            <w:b/>
            <w:noProof/>
            <w:color w:val="auto"/>
            <w:sz w:val="24"/>
            <w:szCs w:val="24"/>
          </w:rPr>
          <w:t xml:space="preserve">Figure 4. 3 Variation of </w:t>
        </w:r>
        <w:r w:rsidR="00B436BC">
          <w:rPr>
            <w:rStyle w:val="Hyperlink"/>
            <w:rFonts w:ascii="Times New Roman" w:hAnsi="Times New Roman" w:cs="Times New Roman"/>
            <w:b/>
            <w:noProof/>
            <w:color w:val="auto"/>
            <w:sz w:val="24"/>
            <w:szCs w:val="24"/>
          </w:rPr>
          <w:t>m</w:t>
        </w:r>
        <w:r w:rsidR="005A2034" w:rsidRPr="00D95C28">
          <w:rPr>
            <w:rStyle w:val="Hyperlink"/>
            <w:rFonts w:ascii="Times New Roman" w:hAnsi="Times New Roman" w:cs="Times New Roman"/>
            <w:b/>
            <w:noProof/>
            <w:color w:val="auto"/>
            <w:sz w:val="24"/>
            <w:szCs w:val="24"/>
          </w:rPr>
          <w:t>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4</w:t>
        </w:r>
        <w:r w:rsidR="005A2034" w:rsidRPr="00D95C28">
          <w:rPr>
            <w:rFonts w:ascii="Times New Roman" w:hAnsi="Times New Roman" w:cs="Times New Roman"/>
            <w:noProof/>
            <w:webHidden/>
            <w:sz w:val="24"/>
            <w:szCs w:val="24"/>
          </w:rPr>
          <w:fldChar w:fldCharType="end"/>
        </w:r>
      </w:hyperlink>
    </w:p>
    <w:p w14:paraId="5994DA88" w14:textId="6939986D"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9" w:history="1">
        <w:r w:rsidR="005A2034" w:rsidRPr="00D95C28">
          <w:rPr>
            <w:rStyle w:val="Hyperlink"/>
            <w:rFonts w:ascii="Times New Roman" w:hAnsi="Times New Roman" w:cs="Times New Roman"/>
            <w:b/>
            <w:noProof/>
            <w:color w:val="auto"/>
            <w:sz w:val="24"/>
            <w:szCs w:val="24"/>
          </w:rPr>
          <w:t>Figure 4. 4 Mean number of seedlings dispensed per hill from the transplan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6</w:t>
        </w:r>
        <w:r w:rsidR="005A2034" w:rsidRPr="00D95C28">
          <w:rPr>
            <w:rFonts w:ascii="Times New Roman" w:hAnsi="Times New Roman" w:cs="Times New Roman"/>
            <w:noProof/>
            <w:webHidden/>
            <w:sz w:val="24"/>
            <w:szCs w:val="24"/>
          </w:rPr>
          <w:fldChar w:fldCharType="end"/>
        </w:r>
      </w:hyperlink>
    </w:p>
    <w:p w14:paraId="3E906B4C" w14:textId="55FA692C"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0" w:history="1">
        <w:r w:rsidR="005A2034" w:rsidRPr="00D95C28">
          <w:rPr>
            <w:rStyle w:val="Hyperlink"/>
            <w:rFonts w:ascii="Times New Roman" w:hAnsi="Times New Roman" w:cs="Times New Roman"/>
            <w:b/>
            <w:noProof/>
            <w:color w:val="auto"/>
            <w:sz w:val="24"/>
            <w:szCs w:val="24"/>
          </w:rPr>
          <w:t>Figure 4. 5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0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8</w:t>
        </w:r>
        <w:r w:rsidR="005A2034" w:rsidRPr="00D95C28">
          <w:rPr>
            <w:rFonts w:ascii="Times New Roman" w:hAnsi="Times New Roman" w:cs="Times New Roman"/>
            <w:noProof/>
            <w:webHidden/>
            <w:sz w:val="24"/>
            <w:szCs w:val="24"/>
          </w:rPr>
          <w:fldChar w:fldCharType="end"/>
        </w:r>
      </w:hyperlink>
    </w:p>
    <w:p w14:paraId="45711EEC" w14:textId="43BFB38D"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1" w:history="1">
        <w:r w:rsidR="005A2034" w:rsidRPr="00D95C28">
          <w:rPr>
            <w:rStyle w:val="Hyperlink"/>
            <w:rFonts w:ascii="Times New Roman" w:hAnsi="Times New Roman" w:cs="Times New Roman"/>
            <w:b/>
            <w:noProof/>
            <w:color w:val="auto"/>
            <w:sz w:val="24"/>
            <w:szCs w:val="24"/>
          </w:rPr>
          <w:t>Figure 4. 6 Mean seedling height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1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2</w:t>
        </w:r>
        <w:r w:rsidR="005A2034" w:rsidRPr="00D95C28">
          <w:rPr>
            <w:rFonts w:ascii="Times New Roman" w:hAnsi="Times New Roman" w:cs="Times New Roman"/>
            <w:noProof/>
            <w:webHidden/>
            <w:sz w:val="24"/>
            <w:szCs w:val="24"/>
          </w:rPr>
          <w:fldChar w:fldCharType="end"/>
        </w:r>
      </w:hyperlink>
    </w:p>
    <w:p w14:paraId="1FBC152F" w14:textId="29C5DB32"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2" w:history="1">
        <w:r w:rsidR="005A2034" w:rsidRPr="00D95C28">
          <w:rPr>
            <w:rStyle w:val="Hyperlink"/>
            <w:rFonts w:ascii="Times New Roman" w:hAnsi="Times New Roman" w:cs="Times New Roman"/>
            <w:b/>
            <w:noProof/>
            <w:color w:val="auto"/>
            <w:sz w:val="24"/>
            <w:szCs w:val="24"/>
          </w:rPr>
          <w:t>Figure 4. 7 Mean dry weight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2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4</w:t>
        </w:r>
        <w:r w:rsidR="005A2034" w:rsidRPr="00D95C28">
          <w:rPr>
            <w:rFonts w:ascii="Times New Roman" w:hAnsi="Times New Roman" w:cs="Times New Roman"/>
            <w:noProof/>
            <w:webHidden/>
            <w:sz w:val="24"/>
            <w:szCs w:val="24"/>
          </w:rPr>
          <w:fldChar w:fldCharType="end"/>
        </w:r>
      </w:hyperlink>
    </w:p>
    <w:p w14:paraId="0D857090" w14:textId="39D02BA1"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3" w:history="1">
        <w:r w:rsidR="005A2034" w:rsidRPr="00D95C28">
          <w:rPr>
            <w:rStyle w:val="Hyperlink"/>
            <w:rFonts w:ascii="Times New Roman" w:hAnsi="Times New Roman" w:cs="Times New Roman"/>
            <w:b/>
            <w:noProof/>
            <w:color w:val="auto"/>
            <w:sz w:val="24"/>
            <w:szCs w:val="24"/>
          </w:rPr>
          <w:t>Figure 4. 8 M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3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6</w:t>
        </w:r>
        <w:r w:rsidR="005A2034" w:rsidRPr="00D95C28">
          <w:rPr>
            <w:rFonts w:ascii="Times New Roman" w:hAnsi="Times New Roman" w:cs="Times New Roman"/>
            <w:noProof/>
            <w:webHidden/>
            <w:sz w:val="24"/>
            <w:szCs w:val="24"/>
          </w:rPr>
          <w:fldChar w:fldCharType="end"/>
        </w:r>
      </w:hyperlink>
    </w:p>
    <w:p w14:paraId="533BF889" w14:textId="2B5A091E"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4" w:history="1">
        <w:r w:rsidR="005A2034" w:rsidRPr="00D95C28">
          <w:rPr>
            <w:rStyle w:val="Hyperlink"/>
            <w:rFonts w:ascii="Times New Roman" w:hAnsi="Times New Roman" w:cs="Times New Roman"/>
            <w:b/>
            <w:noProof/>
            <w:color w:val="auto"/>
            <w:sz w:val="24"/>
            <w:szCs w:val="24"/>
          </w:rPr>
          <w:t>Figure 4. 9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4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7</w:t>
        </w:r>
        <w:r w:rsidR="005A2034" w:rsidRPr="00D95C28">
          <w:rPr>
            <w:rFonts w:ascii="Times New Roman" w:hAnsi="Times New Roman" w:cs="Times New Roman"/>
            <w:noProof/>
            <w:webHidden/>
            <w:sz w:val="24"/>
            <w:szCs w:val="24"/>
          </w:rPr>
          <w:fldChar w:fldCharType="end"/>
        </w:r>
      </w:hyperlink>
    </w:p>
    <w:p w14:paraId="3EBA90C3" w14:textId="2D444C7F"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5" w:history="1">
        <w:r w:rsidR="005A2034" w:rsidRPr="00D95C28">
          <w:rPr>
            <w:rStyle w:val="Hyperlink"/>
            <w:rFonts w:ascii="Times New Roman" w:hAnsi="Times New Roman" w:cs="Times New Roman"/>
            <w:b/>
            <w:noProof/>
            <w:color w:val="auto"/>
            <w:sz w:val="24"/>
            <w:szCs w:val="24"/>
          </w:rPr>
          <w:t xml:space="preserve">Figure 4.10 Mean </w:t>
        </w:r>
        <w:r w:rsidR="00B436BC">
          <w:rPr>
            <w:rStyle w:val="Hyperlink"/>
            <w:rFonts w:ascii="Times New Roman" w:hAnsi="Times New Roman" w:cs="Times New Roman"/>
            <w:b/>
            <w:noProof/>
            <w:color w:val="auto"/>
            <w:sz w:val="24"/>
            <w:szCs w:val="24"/>
          </w:rPr>
          <w:t>p</w:t>
        </w:r>
        <w:r w:rsidR="005A2034" w:rsidRPr="00D95C28">
          <w:rPr>
            <w:rStyle w:val="Hyperlink"/>
            <w:rFonts w:ascii="Times New Roman" w:hAnsi="Times New Roman" w:cs="Times New Roman"/>
            <w:b/>
            <w:noProof/>
            <w:color w:val="auto"/>
            <w:sz w:val="24"/>
            <w:szCs w:val="24"/>
          </w:rPr>
          <w:t>lant height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5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9</w:t>
        </w:r>
        <w:r w:rsidR="005A2034" w:rsidRPr="00D95C28">
          <w:rPr>
            <w:rFonts w:ascii="Times New Roman" w:hAnsi="Times New Roman" w:cs="Times New Roman"/>
            <w:noProof/>
            <w:webHidden/>
            <w:sz w:val="24"/>
            <w:szCs w:val="24"/>
          </w:rPr>
          <w:fldChar w:fldCharType="end"/>
        </w:r>
      </w:hyperlink>
    </w:p>
    <w:p w14:paraId="16505F63" w14:textId="1B5B4681"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6" w:history="1">
        <w:r w:rsidR="005A2034" w:rsidRPr="00D95C28">
          <w:rPr>
            <w:rStyle w:val="Hyperlink"/>
            <w:rFonts w:ascii="Times New Roman" w:hAnsi="Times New Roman" w:cs="Times New Roman"/>
            <w:b/>
            <w:noProof/>
            <w:color w:val="auto"/>
            <w:sz w:val="24"/>
            <w:szCs w:val="24"/>
          </w:rPr>
          <w:t>Figure 4. 11 Ground cover %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1</w:t>
        </w:r>
        <w:r w:rsidR="005A2034" w:rsidRPr="00D95C28">
          <w:rPr>
            <w:rFonts w:ascii="Times New Roman" w:hAnsi="Times New Roman" w:cs="Times New Roman"/>
            <w:noProof/>
            <w:webHidden/>
            <w:sz w:val="24"/>
            <w:szCs w:val="24"/>
          </w:rPr>
          <w:fldChar w:fldCharType="end"/>
        </w:r>
      </w:hyperlink>
    </w:p>
    <w:p w14:paraId="24680493" w14:textId="5B4DB8DE"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7" w:history="1">
        <w:r w:rsidR="005A2034" w:rsidRPr="00D95C28">
          <w:rPr>
            <w:rStyle w:val="Hyperlink"/>
            <w:rFonts w:ascii="Times New Roman" w:hAnsi="Times New Roman" w:cs="Times New Roman"/>
            <w:b/>
            <w:noProof/>
            <w:color w:val="auto"/>
            <w:sz w:val="24"/>
            <w:szCs w:val="24"/>
          </w:rPr>
          <w:t>Figure 4. 12 Number of plants per square meter in (a) Bg 360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3</w:t>
        </w:r>
        <w:r w:rsidR="005A2034" w:rsidRPr="00D95C28">
          <w:rPr>
            <w:rFonts w:ascii="Times New Roman" w:hAnsi="Times New Roman" w:cs="Times New Roman"/>
            <w:noProof/>
            <w:webHidden/>
            <w:sz w:val="24"/>
            <w:szCs w:val="24"/>
          </w:rPr>
          <w:fldChar w:fldCharType="end"/>
        </w:r>
      </w:hyperlink>
    </w:p>
    <w:p w14:paraId="45844A4D" w14:textId="72A70E94" w:rsidR="005A2034" w:rsidRPr="00D95C28" w:rsidRDefault="0043344C"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8" w:history="1">
        <w:r w:rsidR="005A2034" w:rsidRPr="00D95C28">
          <w:rPr>
            <w:rStyle w:val="Hyperlink"/>
            <w:rFonts w:ascii="Times New Roman" w:hAnsi="Times New Roman" w:cs="Times New Roman"/>
            <w:b/>
            <w:noProof/>
            <w:color w:val="auto"/>
            <w:sz w:val="24"/>
            <w:szCs w:val="24"/>
          </w:rPr>
          <w:t>Figure 4. 13 Number of tillers per square me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5</w:t>
        </w:r>
        <w:r w:rsidR="005A2034" w:rsidRPr="00D95C28">
          <w:rPr>
            <w:rFonts w:ascii="Times New Roman" w:hAnsi="Times New Roman" w:cs="Times New Roman"/>
            <w:noProof/>
            <w:webHidden/>
            <w:sz w:val="24"/>
            <w:szCs w:val="24"/>
          </w:rPr>
          <w:fldChar w:fldCharType="end"/>
        </w:r>
      </w:hyperlink>
    </w:p>
    <w:p w14:paraId="7F235013" w14:textId="725444F9" w:rsidR="005A2034" w:rsidRPr="00D95C28" w:rsidRDefault="0043344C" w:rsidP="00D95C28">
      <w:pPr>
        <w:pStyle w:val="TableofFigures"/>
        <w:tabs>
          <w:tab w:val="right" w:leader="dot" w:pos="8777"/>
        </w:tabs>
        <w:spacing w:line="480" w:lineRule="auto"/>
        <w:rPr>
          <w:rStyle w:val="Hyperlink"/>
          <w:rFonts w:ascii="Times New Roman" w:hAnsi="Times New Roman" w:cs="Times New Roman"/>
          <w:noProof/>
          <w:color w:val="auto"/>
          <w:sz w:val="24"/>
          <w:szCs w:val="24"/>
        </w:rPr>
      </w:pPr>
      <w:hyperlink w:anchor="_Toc536027539" w:history="1">
        <w:r w:rsidR="005A2034" w:rsidRPr="00D95C28">
          <w:rPr>
            <w:rStyle w:val="Hyperlink"/>
            <w:rFonts w:ascii="Times New Roman" w:hAnsi="Times New Roman" w:cs="Times New Roman"/>
            <w:b/>
            <w:noProof/>
            <w:color w:val="auto"/>
            <w:sz w:val="24"/>
            <w:szCs w:val="24"/>
          </w:rPr>
          <w:t>Figure 4. 14 Leaf greenness of plant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6</w:t>
        </w:r>
        <w:r w:rsidR="005A2034" w:rsidRPr="00D95C28">
          <w:rPr>
            <w:rFonts w:ascii="Times New Roman" w:hAnsi="Times New Roman" w:cs="Times New Roman"/>
            <w:noProof/>
            <w:webHidden/>
            <w:sz w:val="24"/>
            <w:szCs w:val="24"/>
          </w:rPr>
          <w:fldChar w:fldCharType="end"/>
        </w:r>
      </w:hyperlink>
    </w:p>
    <w:p w14:paraId="25E6F6CD" w14:textId="4E1C2AE7" w:rsidR="00D95C28" w:rsidRPr="00D95C28" w:rsidRDefault="00D95C28" w:rsidP="00D95C28">
      <w:pPr>
        <w:spacing w:line="480" w:lineRule="auto"/>
        <w:rPr>
          <w:rFonts w:ascii="Times New Roman" w:hAnsi="Times New Roman" w:cs="Times New Roman"/>
          <w:sz w:val="24"/>
          <w:szCs w:val="24"/>
        </w:rPr>
      </w:pPr>
    </w:p>
    <w:p w14:paraId="29A6CD04" w14:textId="7F13D7E8" w:rsidR="00D95C28" w:rsidRPr="00D95C28" w:rsidRDefault="00D95C28" w:rsidP="00D95C28">
      <w:pPr>
        <w:spacing w:line="480" w:lineRule="auto"/>
        <w:rPr>
          <w:rFonts w:ascii="Times New Roman" w:hAnsi="Times New Roman" w:cs="Times New Roman"/>
          <w:sz w:val="24"/>
          <w:szCs w:val="24"/>
        </w:rPr>
      </w:pPr>
    </w:p>
    <w:p w14:paraId="374EEE18" w14:textId="6A10F0A6" w:rsidR="00D95C28" w:rsidRPr="00D95C28" w:rsidRDefault="00D95C28" w:rsidP="00D95C28">
      <w:pPr>
        <w:spacing w:line="480" w:lineRule="auto"/>
        <w:rPr>
          <w:rFonts w:ascii="Times New Roman" w:hAnsi="Times New Roman" w:cs="Times New Roman"/>
          <w:sz w:val="24"/>
          <w:szCs w:val="24"/>
        </w:rPr>
      </w:pPr>
    </w:p>
    <w:p w14:paraId="1809CE39" w14:textId="0497269C" w:rsidR="00F44353" w:rsidRPr="00D95C28" w:rsidRDefault="00D862D6"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F44353" w:rsidRPr="00D95C28">
        <w:rPr>
          <w:rFonts w:ascii="Times New Roman" w:hAnsi="Times New Roman" w:cs="Times New Roman"/>
          <w:b/>
          <w:sz w:val="24"/>
          <w:szCs w:val="24"/>
        </w:rPr>
        <w:br w:type="page"/>
      </w:r>
    </w:p>
    <w:p w14:paraId="397CEEBD" w14:textId="2637506C"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7" w:name="_Toc536028791"/>
      <w:bookmarkStart w:id="8" w:name="_Toc533978038"/>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7"/>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43344C"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00D95C28" w:rsidRPr="00FD2EC9">
          <w:rPr>
            <w:rStyle w:val="Hyperlink"/>
            <w:rFonts w:ascii="Times New Roman" w:hAnsi="Times New Roman" w:cs="Times New Roman"/>
            <w:b/>
            <w:noProof/>
            <w:sz w:val="24"/>
            <w:szCs w:val="24"/>
          </w:rPr>
          <w:t>Plate 3. 1 Arrangement of the nursery trays for the experimen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5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0</w:t>
        </w:r>
        <w:r w:rsidR="00D95C28" w:rsidRPr="00FD2EC9">
          <w:rPr>
            <w:rFonts w:ascii="Times New Roman" w:hAnsi="Times New Roman" w:cs="Times New Roman"/>
            <w:noProof/>
            <w:webHidden/>
            <w:sz w:val="24"/>
            <w:szCs w:val="24"/>
          </w:rPr>
          <w:fldChar w:fldCharType="end"/>
        </w:r>
      </w:hyperlink>
    </w:p>
    <w:p w14:paraId="051F5483" w14:textId="77777777" w:rsidR="00D95C28" w:rsidRPr="00FD2EC9" w:rsidRDefault="0043344C"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00D95C28" w:rsidRPr="00FD2EC9">
          <w:rPr>
            <w:rStyle w:val="Hyperlink"/>
            <w:rFonts w:ascii="Times New Roman" w:hAnsi="Times New Roman" w:cs="Times New Roman"/>
            <w:b/>
            <w:noProof/>
            <w:sz w:val="24"/>
            <w:szCs w:val="24"/>
          </w:rPr>
          <w:t>Plate 3. 2 Kubota NSP-4W self-propelled walking behind type transplant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6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3</w:t>
        </w:r>
        <w:r w:rsidR="00D95C28" w:rsidRPr="00FD2EC9">
          <w:rPr>
            <w:rFonts w:ascii="Times New Roman" w:hAnsi="Times New Roman" w:cs="Times New Roman"/>
            <w:noProof/>
            <w:webHidden/>
            <w:sz w:val="24"/>
            <w:szCs w:val="24"/>
          </w:rPr>
          <w:fldChar w:fldCharType="end"/>
        </w:r>
      </w:hyperlink>
    </w:p>
    <w:p w14:paraId="1DF9DE2A" w14:textId="77777777" w:rsidR="00D95C28" w:rsidRPr="00FD2EC9" w:rsidRDefault="0043344C"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00D95C28" w:rsidRPr="00FD2EC9">
          <w:rPr>
            <w:rStyle w:val="Hyperlink"/>
            <w:rFonts w:ascii="Times New Roman" w:hAnsi="Times New Roman" w:cs="Times New Roman"/>
            <w:b/>
            <w:noProof/>
            <w:sz w:val="24"/>
            <w:szCs w:val="24"/>
          </w:rPr>
          <w:t>Plate 3. 3 (a) The root scanner WinRhizo 2016 and (b) scanned image produced by the scann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7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6</w:t>
        </w:r>
        <w:r w:rsidR="00D95C28" w:rsidRPr="00FD2EC9">
          <w:rPr>
            <w:rFonts w:ascii="Times New Roman" w:hAnsi="Times New Roman" w:cs="Times New Roman"/>
            <w:noProof/>
            <w:webHidden/>
            <w:sz w:val="24"/>
            <w:szCs w:val="24"/>
          </w:rPr>
          <w:fldChar w:fldCharType="end"/>
        </w:r>
      </w:hyperlink>
    </w:p>
    <w:p w14:paraId="15CCAA0E" w14:textId="77777777" w:rsidR="00D95C28" w:rsidRPr="00FD2EC9" w:rsidRDefault="0043344C"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00D95C28" w:rsidRPr="00FD2EC9">
          <w:rPr>
            <w:rStyle w:val="Hyperlink"/>
            <w:rFonts w:ascii="Times New Roman" w:hAnsi="Times New Roman" w:cs="Times New Roman"/>
            <w:b/>
            <w:noProof/>
            <w:sz w:val="24"/>
            <w:szCs w:val="24"/>
          </w:rPr>
          <w:t>Plate 3. 4</w:t>
        </w:r>
        <w:r w:rsidR="00D95C28" w:rsidRPr="00FD2EC9">
          <w:rPr>
            <w:rStyle w:val="Hyperlink"/>
            <w:rFonts w:ascii="Times New Roman" w:hAnsi="Times New Roman" w:cs="Times New Roman"/>
            <w:b/>
            <w:bCs/>
            <w:noProof/>
            <w:sz w:val="24"/>
            <w:szCs w:val="24"/>
          </w:rPr>
          <w:t xml:space="preserve"> SPAD meter (MINOLTA 502)</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8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7</w:t>
        </w:r>
        <w:r w:rsidR="00D95C28" w:rsidRPr="00FD2EC9">
          <w:rPr>
            <w:rFonts w:ascii="Times New Roman" w:hAnsi="Times New Roman" w:cs="Times New Roman"/>
            <w:noProof/>
            <w:webHidden/>
            <w:sz w:val="24"/>
            <w:szCs w:val="24"/>
          </w:rPr>
          <w:fldChar w:fldCharType="end"/>
        </w:r>
      </w:hyperlink>
    </w:p>
    <w:p w14:paraId="67A4A8C9" w14:textId="2D3A3339" w:rsidR="00D95C28" w:rsidRPr="00FD2EC9" w:rsidRDefault="0043344C"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00D95C28" w:rsidRPr="00FD2EC9">
          <w:rPr>
            <w:rStyle w:val="Hyperlink"/>
            <w:rFonts w:ascii="Times New Roman" w:hAnsi="Times New Roman" w:cs="Times New Roman"/>
            <w:b/>
            <w:noProof/>
            <w:sz w:val="24"/>
            <w:szCs w:val="24"/>
          </w:rPr>
          <w:t>Plate 3. 5 Layout for measuring ground cover percentage in the blocks.</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9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8</w:t>
        </w:r>
        <w:r w:rsidR="00D95C28"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2CA6B6BE"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9" w:name="_Toc536028792"/>
      <w:r w:rsidRPr="00D620CA">
        <w:rPr>
          <w:rFonts w:ascii="Times New Roman" w:hAnsi="Times New Roman" w:cs="Times New Roman"/>
          <w:b/>
          <w:color w:val="auto"/>
          <w:sz w:val="24"/>
          <w:szCs w:val="24"/>
        </w:rPr>
        <w:lastRenderedPageBreak/>
        <w:t>LIST OF TABLES</w:t>
      </w:r>
      <w:bookmarkEnd w:id="9"/>
    </w:p>
    <w:p w14:paraId="449031EF" w14:textId="77777777" w:rsidR="00D620CA" w:rsidRPr="00D620CA" w:rsidRDefault="00D620CA" w:rsidP="00D620CA"/>
    <w:p w14:paraId="508E49F7" w14:textId="560E481F" w:rsidR="009A2158" w:rsidRPr="009A2158" w:rsidRDefault="009A2158" w:rsidP="009A2158">
      <w:pPr>
        <w:pStyle w:val="TableofFigures"/>
        <w:tabs>
          <w:tab w:val="right" w:leader="dot" w:pos="8777"/>
        </w:tabs>
        <w:spacing w:line="480" w:lineRule="auto"/>
        <w:rPr>
          <w:rFonts w:ascii="Times New Roman" w:eastAsiaTheme="minorEastAsia" w:hAnsi="Times New Roman" w:cs="Times New Roman"/>
          <w:noProof/>
          <w:sz w:val="24"/>
          <w:szCs w:val="24"/>
        </w:rPr>
      </w:pPr>
      <w:r w:rsidRPr="009A2158">
        <w:rPr>
          <w:rFonts w:ascii="Times New Roman" w:hAnsi="Times New Roman" w:cs="Times New Roman"/>
          <w:b/>
          <w:i/>
          <w:iCs/>
          <w:color w:val="44546A" w:themeColor="text2"/>
          <w:sz w:val="24"/>
          <w:szCs w:val="24"/>
        </w:rPr>
        <w:fldChar w:fldCharType="begin"/>
      </w:r>
      <w:r w:rsidRPr="009A2158">
        <w:rPr>
          <w:rFonts w:ascii="Times New Roman" w:hAnsi="Times New Roman" w:cs="Times New Roman"/>
          <w:b/>
          <w:i/>
          <w:iCs/>
          <w:color w:val="44546A" w:themeColor="text2"/>
          <w:sz w:val="24"/>
          <w:szCs w:val="24"/>
        </w:rPr>
        <w:instrText xml:space="preserve"> TOC \h \z \c "Table 3." </w:instrText>
      </w:r>
      <w:r w:rsidRPr="009A2158">
        <w:rPr>
          <w:rFonts w:ascii="Times New Roman" w:hAnsi="Times New Roman" w:cs="Times New Roman"/>
          <w:b/>
          <w:i/>
          <w:iCs/>
          <w:color w:val="44546A" w:themeColor="text2"/>
          <w:sz w:val="24"/>
          <w:szCs w:val="24"/>
        </w:rPr>
        <w:fldChar w:fldCharType="separate"/>
      </w:r>
      <w:hyperlink w:anchor="_Toc536032191" w:history="1">
        <w:r w:rsidRPr="009A2158">
          <w:rPr>
            <w:rStyle w:val="Hyperlink"/>
            <w:rFonts w:ascii="Times New Roman" w:hAnsi="Times New Roman" w:cs="Times New Roman"/>
            <w:b/>
            <w:noProof/>
            <w:sz w:val="24"/>
            <w:szCs w:val="24"/>
          </w:rPr>
          <w:t>Table 3. 2 Treatment combinations</w:t>
        </w:r>
        <w:r w:rsidR="00B436BC">
          <w:rPr>
            <w:rStyle w:val="Hyperlink"/>
            <w:rFonts w:ascii="Times New Roman" w:hAnsi="Times New Roman" w:cs="Times New Roman"/>
            <w:b/>
            <w:noProof/>
            <w:sz w:val="24"/>
            <w:szCs w:val="24"/>
          </w:rPr>
          <w:t xml:space="preserve"> for Experiment 1</w:t>
        </w:r>
        <w:r w:rsidRPr="009A2158">
          <w:rPr>
            <w:rFonts w:ascii="Times New Roman" w:hAnsi="Times New Roman" w:cs="Times New Roman"/>
            <w:noProof/>
            <w:webHidden/>
            <w:sz w:val="24"/>
            <w:szCs w:val="24"/>
          </w:rPr>
          <w:tab/>
        </w:r>
        <w:r w:rsidRPr="009A2158">
          <w:rPr>
            <w:rFonts w:ascii="Times New Roman" w:hAnsi="Times New Roman" w:cs="Times New Roman"/>
            <w:noProof/>
            <w:webHidden/>
            <w:sz w:val="24"/>
            <w:szCs w:val="24"/>
          </w:rPr>
          <w:fldChar w:fldCharType="begin"/>
        </w:r>
        <w:r w:rsidRPr="009A2158">
          <w:rPr>
            <w:rFonts w:ascii="Times New Roman" w:hAnsi="Times New Roman" w:cs="Times New Roman"/>
            <w:noProof/>
            <w:webHidden/>
            <w:sz w:val="24"/>
            <w:szCs w:val="24"/>
          </w:rPr>
          <w:instrText xml:space="preserve"> PAGEREF _Toc536032191 \h </w:instrText>
        </w:r>
        <w:r w:rsidRPr="009A2158">
          <w:rPr>
            <w:rFonts w:ascii="Times New Roman" w:hAnsi="Times New Roman" w:cs="Times New Roman"/>
            <w:noProof/>
            <w:webHidden/>
            <w:sz w:val="24"/>
            <w:szCs w:val="24"/>
          </w:rPr>
        </w:r>
        <w:r w:rsidRPr="009A2158">
          <w:rPr>
            <w:rFonts w:ascii="Times New Roman" w:hAnsi="Times New Roman" w:cs="Times New Roman"/>
            <w:noProof/>
            <w:webHidden/>
            <w:sz w:val="24"/>
            <w:szCs w:val="24"/>
          </w:rPr>
          <w:fldChar w:fldCharType="separate"/>
        </w:r>
        <w:r w:rsidRPr="009A2158">
          <w:rPr>
            <w:rFonts w:ascii="Times New Roman" w:hAnsi="Times New Roman" w:cs="Times New Roman"/>
            <w:noProof/>
            <w:webHidden/>
            <w:sz w:val="24"/>
            <w:szCs w:val="24"/>
          </w:rPr>
          <w:t>28</w:t>
        </w:r>
        <w:r w:rsidRPr="009A2158">
          <w:rPr>
            <w:rFonts w:ascii="Times New Roman" w:hAnsi="Times New Roman" w:cs="Times New Roman"/>
            <w:noProof/>
            <w:webHidden/>
            <w:sz w:val="24"/>
            <w:szCs w:val="24"/>
          </w:rPr>
          <w:fldChar w:fldCharType="end"/>
        </w:r>
      </w:hyperlink>
    </w:p>
    <w:p w14:paraId="7DB87466" w14:textId="615BD74F" w:rsidR="009A2158" w:rsidRPr="009A2158" w:rsidRDefault="0043344C"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92" w:history="1">
        <w:r w:rsidR="009A2158" w:rsidRPr="009A2158">
          <w:rPr>
            <w:rStyle w:val="Hyperlink"/>
            <w:rFonts w:ascii="Times New Roman" w:hAnsi="Times New Roman" w:cs="Times New Roman"/>
            <w:b/>
            <w:noProof/>
            <w:sz w:val="24"/>
            <w:szCs w:val="24"/>
          </w:rPr>
          <w:t>Table 3. 3 Treatment combinations</w:t>
        </w:r>
        <w:r w:rsidR="00B436BC">
          <w:rPr>
            <w:rStyle w:val="Hyperlink"/>
            <w:rFonts w:ascii="Times New Roman" w:hAnsi="Times New Roman" w:cs="Times New Roman"/>
            <w:b/>
            <w:noProof/>
            <w:sz w:val="24"/>
            <w:szCs w:val="24"/>
          </w:rPr>
          <w:t xml:space="preserve"> for Experiment 2</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2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29</w:t>
        </w:r>
        <w:r w:rsidR="009A2158" w:rsidRPr="009A2158">
          <w:rPr>
            <w:rFonts w:ascii="Times New Roman" w:hAnsi="Times New Roman" w:cs="Times New Roman"/>
            <w:noProof/>
            <w:webHidden/>
            <w:sz w:val="24"/>
            <w:szCs w:val="24"/>
          </w:rPr>
          <w:fldChar w:fldCharType="end"/>
        </w:r>
      </w:hyperlink>
    </w:p>
    <w:p w14:paraId="28566DEF" w14:textId="2CC85A27" w:rsidR="009A2158" w:rsidRPr="009A2158" w:rsidRDefault="0043344C"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93" w:history="1">
        <w:r w:rsidR="009A2158" w:rsidRPr="009A2158">
          <w:rPr>
            <w:rStyle w:val="Hyperlink"/>
            <w:rFonts w:ascii="Times New Roman" w:hAnsi="Times New Roman" w:cs="Times New Roman"/>
            <w:b/>
            <w:noProof/>
            <w:sz w:val="24"/>
            <w:szCs w:val="24"/>
          </w:rPr>
          <w:t>Table 3. 4 Fertilizer recommendation for the three- and half--month age transplanted varieties</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3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34</w:t>
        </w:r>
        <w:r w:rsidR="009A2158" w:rsidRPr="009A2158">
          <w:rPr>
            <w:rFonts w:ascii="Times New Roman" w:hAnsi="Times New Roman" w:cs="Times New Roman"/>
            <w:noProof/>
            <w:webHidden/>
            <w:sz w:val="24"/>
            <w:szCs w:val="24"/>
          </w:rPr>
          <w:fldChar w:fldCharType="end"/>
        </w:r>
      </w:hyperlink>
    </w:p>
    <w:p w14:paraId="16C42D7D" w14:textId="10851D6D" w:rsidR="009A2158" w:rsidRPr="009A2158" w:rsidRDefault="0043344C" w:rsidP="009A215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32194" w:history="1">
        <w:r w:rsidR="009A2158" w:rsidRPr="009A2158">
          <w:rPr>
            <w:rStyle w:val="Hyperlink"/>
            <w:rFonts w:ascii="Times New Roman" w:hAnsi="Times New Roman" w:cs="Times New Roman"/>
            <w:b/>
            <w:noProof/>
            <w:sz w:val="24"/>
            <w:szCs w:val="24"/>
          </w:rPr>
          <w:t>Table 3. 5 Fertilizer recommendation for the three- and half--month age direct seeded varieties</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4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35</w:t>
        </w:r>
        <w:r w:rsidR="009A2158" w:rsidRPr="009A2158">
          <w:rPr>
            <w:rFonts w:ascii="Times New Roman" w:hAnsi="Times New Roman" w:cs="Times New Roman"/>
            <w:noProof/>
            <w:webHidden/>
            <w:sz w:val="24"/>
            <w:szCs w:val="24"/>
          </w:rPr>
          <w:fldChar w:fldCharType="end"/>
        </w:r>
      </w:hyperlink>
    </w:p>
    <w:p w14:paraId="26770DB9" w14:textId="77777777" w:rsidR="009A2158" w:rsidRPr="009A2158" w:rsidRDefault="0043344C"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27" w:history="1">
        <w:r w:rsidR="009A2158" w:rsidRPr="009A2158">
          <w:rPr>
            <w:rStyle w:val="Hyperlink"/>
            <w:rFonts w:ascii="Times New Roman" w:hAnsi="Times New Roman" w:cs="Times New Roman"/>
            <w:b/>
            <w:noProof/>
            <w:sz w:val="24"/>
            <w:szCs w:val="24"/>
          </w:rPr>
          <w:t>Table 4. 2 Tray requirement and cost on tray according to the seed rate</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27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50</w:t>
        </w:r>
        <w:r w:rsidR="009A2158" w:rsidRPr="009A2158">
          <w:rPr>
            <w:rFonts w:ascii="Times New Roman" w:hAnsi="Times New Roman" w:cs="Times New Roman"/>
            <w:noProof/>
            <w:webHidden/>
            <w:sz w:val="24"/>
            <w:szCs w:val="24"/>
          </w:rPr>
          <w:fldChar w:fldCharType="end"/>
        </w:r>
      </w:hyperlink>
    </w:p>
    <w:p w14:paraId="5DC6960B" w14:textId="561C4863" w:rsidR="009A2158" w:rsidRPr="009A2158" w:rsidRDefault="0043344C" w:rsidP="009A2158">
      <w:pPr>
        <w:spacing w:line="480" w:lineRule="auto"/>
        <w:rPr>
          <w:rFonts w:ascii="Times New Roman" w:hAnsi="Times New Roman" w:cs="Times New Roman"/>
          <w:b/>
          <w:sz w:val="24"/>
          <w:szCs w:val="24"/>
        </w:rPr>
      </w:pPr>
      <w:hyperlink w:anchor="_Toc536032128" w:history="1">
        <w:r w:rsidR="009A2158" w:rsidRPr="009A2158">
          <w:rPr>
            <w:rStyle w:val="Hyperlink"/>
            <w:rFonts w:ascii="Times New Roman" w:hAnsi="Times New Roman" w:cs="Times New Roman"/>
            <w:b/>
            <w:noProof/>
            <w:sz w:val="24"/>
            <w:szCs w:val="24"/>
          </w:rPr>
          <w:t xml:space="preserve">Table 4. 3 Calculation of number of seeds applied to a tray according to the optimum seed rate selected in the both varieties </w:t>
        </w:r>
        <w:r w:rsidR="009A2158" w:rsidRPr="009A2158">
          <w:rPr>
            <w:rStyle w:val="Hyperlink"/>
            <w:rFonts w:ascii="Times New Roman" w:hAnsi="Times New Roman" w:cs="Times New Roman"/>
            <w:noProof/>
            <w:sz w:val="24"/>
            <w:szCs w:val="24"/>
            <w:u w:val="none"/>
          </w:rPr>
          <w:t>…………………………………………………</w:t>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28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50</w:t>
        </w:r>
        <w:r w:rsidR="009A2158" w:rsidRPr="009A2158">
          <w:rPr>
            <w:rFonts w:ascii="Times New Roman" w:hAnsi="Times New Roman" w:cs="Times New Roman"/>
            <w:noProof/>
            <w:webHidden/>
            <w:sz w:val="24"/>
            <w:szCs w:val="24"/>
          </w:rPr>
          <w:fldChar w:fldCharType="end"/>
        </w:r>
      </w:hyperlink>
    </w:p>
    <w:p w14:paraId="3C99692D" w14:textId="3A7E5691" w:rsidR="00D620CA" w:rsidRPr="00D862D6" w:rsidRDefault="009A2158" w:rsidP="009A2158">
      <w:pPr>
        <w:spacing w:line="480" w:lineRule="auto"/>
        <w:rPr>
          <w:rFonts w:ascii="Times New Roman" w:hAnsi="Times New Roman" w:cs="Times New Roman"/>
          <w:b/>
          <w:sz w:val="24"/>
          <w:szCs w:val="24"/>
        </w:rPr>
      </w:pPr>
      <w:r w:rsidRPr="009A2158">
        <w:rPr>
          <w:rFonts w:ascii="Times New Roman" w:hAnsi="Times New Roman" w:cs="Times New Roman"/>
          <w:b/>
          <w:i/>
          <w:iCs/>
          <w:color w:val="44546A" w:themeColor="text2"/>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0" w:name="_Toc536028793"/>
      <w:r>
        <w:rPr>
          <w:rFonts w:ascii="Times New Roman" w:hAnsi="Times New Roman" w:cs="Times New Roman"/>
          <w:b/>
          <w:color w:val="auto"/>
          <w:sz w:val="24"/>
          <w:szCs w:val="24"/>
        </w:rPr>
        <w:lastRenderedPageBreak/>
        <w:t>ABBREVIATIONS</w:t>
      </w:r>
      <w:bookmarkEnd w:id="10"/>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1" w:name="_Toc536028794"/>
      <w:r w:rsidRPr="00A44BA0">
        <w:rPr>
          <w:rFonts w:ascii="Times New Roman" w:hAnsi="Times New Roman" w:cs="Times New Roman"/>
          <w:b/>
          <w:color w:val="auto"/>
          <w:sz w:val="24"/>
          <w:szCs w:val="24"/>
        </w:rPr>
        <w:lastRenderedPageBreak/>
        <w:t>CHAPTER 01</w:t>
      </w:r>
      <w:bookmarkEnd w:id="8"/>
      <w:bookmarkEnd w:id="11"/>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39"/>
      <w:bookmarkStart w:id="13" w:name="_Toc536028795"/>
      <w:r w:rsidRPr="00A44BA0">
        <w:rPr>
          <w:rFonts w:ascii="Times New Roman" w:hAnsi="Times New Roman" w:cs="Times New Roman"/>
          <w:b/>
          <w:color w:val="auto"/>
          <w:sz w:val="24"/>
          <w:szCs w:val="24"/>
        </w:rPr>
        <w:t>INTRODUCTION</w:t>
      </w:r>
      <w:bookmarkEnd w:id="12"/>
      <w:bookmarkEnd w:id="13"/>
    </w:p>
    <w:p w14:paraId="3764461F" w14:textId="416883D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b)","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6C2D6EC"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w:t>
      </w:r>
      <w:r w:rsidR="00F007B0">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is practiced by more than 95% of total land extent devoted for rice cultivation as it is considered as an alternative option to lack of sufficient labor force </w:t>
      </w:r>
      <w:r w:rsidRPr="00A44BA0">
        <w:rPr>
          <w:rFonts w:ascii="Times New Roman" w:hAnsi="Times New Roman" w:cs="Times New Roman"/>
          <w:sz w:val="24"/>
          <w:szCs w:val="24"/>
        </w:rPr>
        <w:lastRenderedPageBreak/>
        <w:t xml:space="preserve">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w:t>
      </w:r>
      <w:r w:rsidR="005948DE">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A965B9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353F9DF"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65194E05"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w:t>
      </w:r>
      <w:r w:rsidR="007B1F52">
        <w:rPr>
          <w:rFonts w:ascii="Times New Roman" w:hAnsi="Times New Roman" w:cs="Times New Roman"/>
          <w:sz w:val="24"/>
          <w:szCs w:val="24"/>
        </w:rPr>
        <w:t xml:space="preserve">an </w:t>
      </w:r>
      <w:r w:rsidRPr="00A44BA0">
        <w:rPr>
          <w:rFonts w:ascii="Times New Roman" w:hAnsi="Times New Roman" w:cs="Times New Roman"/>
          <w:sz w:val="24"/>
          <w:szCs w:val="24"/>
        </w:rPr>
        <w:t xml:space="preserve">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4" w:name="_Toc533978040"/>
      <w:bookmarkStart w:id="15" w:name="_Toc536028796"/>
      <w:r w:rsidRPr="00A44BA0">
        <w:rPr>
          <w:rFonts w:ascii="Times New Roman" w:hAnsi="Times New Roman" w:cs="Times New Roman"/>
          <w:b/>
          <w:color w:val="auto"/>
          <w:sz w:val="24"/>
          <w:szCs w:val="24"/>
        </w:rPr>
        <w:t>Objectives</w:t>
      </w:r>
      <w:bookmarkEnd w:id="14"/>
      <w:bookmarkEnd w:id="15"/>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1"/>
      <w:bookmarkStart w:id="17" w:name="_Toc536028797"/>
      <w:r w:rsidRPr="00A44BA0">
        <w:rPr>
          <w:rFonts w:ascii="Times New Roman" w:hAnsi="Times New Roman" w:cs="Times New Roman"/>
          <w:b/>
          <w:color w:val="auto"/>
        </w:rPr>
        <w:t>1.1.1 General Objective</w:t>
      </w:r>
      <w:bookmarkEnd w:id="16"/>
      <w:bookmarkEnd w:id="17"/>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8" w:name="_Toc533978042"/>
      <w:bookmarkStart w:id="19" w:name="_Toc536028798"/>
      <w:r w:rsidRPr="00A44BA0">
        <w:rPr>
          <w:rFonts w:ascii="Times New Roman" w:hAnsi="Times New Roman" w:cs="Times New Roman"/>
          <w:b/>
          <w:color w:val="auto"/>
        </w:rPr>
        <w:t>1.1.2 Specific Objective</w:t>
      </w:r>
      <w:bookmarkEnd w:id="18"/>
      <w:bookmarkEnd w:id="19"/>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0"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1" w:name="_Toc536028799"/>
      <w:r w:rsidRPr="00A44BA0">
        <w:rPr>
          <w:rFonts w:ascii="Times New Roman" w:hAnsi="Times New Roman" w:cs="Times New Roman"/>
          <w:b/>
          <w:color w:val="auto"/>
          <w:sz w:val="24"/>
          <w:szCs w:val="24"/>
        </w:rPr>
        <w:lastRenderedPageBreak/>
        <w:t>CHAPTER 02</w:t>
      </w:r>
      <w:bookmarkEnd w:id="20"/>
      <w:bookmarkEnd w:id="21"/>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3978044"/>
      <w:bookmarkStart w:id="23" w:name="_Toc536028800"/>
      <w:r w:rsidRPr="00A44BA0">
        <w:rPr>
          <w:rFonts w:ascii="Times New Roman" w:hAnsi="Times New Roman" w:cs="Times New Roman"/>
          <w:b/>
          <w:color w:val="auto"/>
          <w:sz w:val="24"/>
          <w:szCs w:val="24"/>
        </w:rPr>
        <w:t>LITERATURE REVIEW</w:t>
      </w:r>
      <w:bookmarkEnd w:id="22"/>
      <w:bookmarkEnd w:id="23"/>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5"/>
      <w:bookmarkStart w:id="25" w:name="_Toc536028801"/>
      <w:r w:rsidRPr="00A44BA0">
        <w:rPr>
          <w:rFonts w:ascii="Times New Roman" w:hAnsi="Times New Roman" w:cs="Times New Roman"/>
          <w:b/>
          <w:color w:val="auto"/>
          <w:sz w:val="24"/>
          <w:szCs w:val="24"/>
        </w:rPr>
        <w:t>2.1 Rice plant</w:t>
      </w:r>
      <w:bookmarkEnd w:id="24"/>
      <w:bookmarkEnd w:id="25"/>
    </w:p>
    <w:p w14:paraId="1B945866" w14:textId="59D0573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455A80">
        <w:rPr>
          <w:rFonts w:ascii="Times New Roman" w:hAnsi="Times New Roman" w:cs="Times New Roman"/>
          <w:sz w:val="24"/>
          <w:szCs w:val="24"/>
        </w:rPr>
        <w:t>Oryzae</w:t>
      </w:r>
      <w:proofErr w:type="spellEnd"/>
      <w:r w:rsidRPr="00A44BA0">
        <w:rPr>
          <w:rFonts w:ascii="Times New Roman" w:hAnsi="Times New Roman" w:cs="Times New Roman"/>
          <w:sz w:val="24"/>
          <w:szCs w:val="24"/>
        </w:rPr>
        <w:t xml:space="preserve"> and the genus </w:t>
      </w:r>
      <w:r w:rsidRPr="00D275B7">
        <w:rPr>
          <w:rFonts w:ascii="Times New Roman" w:hAnsi="Times New Roman" w:cs="Times New Roman"/>
          <w:i/>
          <w:sz w:val="24"/>
          <w:szCs w:val="24"/>
        </w:rPr>
        <w:t>Oryza</w:t>
      </w:r>
      <w:r w:rsidRPr="00A44BA0">
        <w:rPr>
          <w:rFonts w:ascii="Times New Roman" w:hAnsi="Times New Roman" w:cs="Times New Roman"/>
          <w:sz w:val="24"/>
          <w:szCs w:val="24"/>
        </w:rPr>
        <w:t xml:space="preserve">.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w:t>
      </w:r>
      <w:r w:rsidR="00E97792">
        <w:rPr>
          <w:rFonts w:ascii="Times New Roman" w:hAnsi="Times New Roman" w:cs="Times New Roman"/>
          <w:sz w:val="24"/>
          <w:szCs w:val="24"/>
        </w:rPr>
        <w:t>m</w:t>
      </w:r>
      <w:r w:rsidRPr="00A44BA0">
        <w:rPr>
          <w:rFonts w:ascii="Times New Roman" w:hAnsi="Times New Roman" w:cs="Times New Roman"/>
          <w:sz w:val="24"/>
          <w:szCs w:val="24"/>
        </w:rPr>
        <w:t xml:space="preserve">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6" w:name="_Toc533978046"/>
      <w:bookmarkStart w:id="27" w:name="_Toc536028802"/>
      <w:r w:rsidRPr="00A44BA0">
        <w:rPr>
          <w:rFonts w:ascii="Times New Roman" w:hAnsi="Times New Roman" w:cs="Times New Roman"/>
          <w:b/>
          <w:color w:val="auto"/>
        </w:rPr>
        <w:t>2.11 Botanical Classification</w:t>
      </w:r>
      <w:bookmarkEnd w:id="26"/>
      <w:bookmarkEnd w:id="27"/>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455A8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455A80">
        <w:rPr>
          <w:rFonts w:ascii="Times New Roman" w:hAnsi="Times New Roman" w:cs="Times New Roman"/>
          <w:sz w:val="24"/>
          <w:szCs w:val="24"/>
        </w:rPr>
        <w:t>Oryzeae</w:t>
      </w:r>
      <w:proofErr w:type="spellEnd"/>
    </w:p>
    <w:p w14:paraId="5A74CF51" w14:textId="77777777" w:rsidR="00272FDA" w:rsidRPr="00FD017D" w:rsidRDefault="00272FDA" w:rsidP="00272FDA">
      <w:pPr>
        <w:autoSpaceDE w:val="0"/>
        <w:autoSpaceDN w:val="0"/>
        <w:adjustRightInd w:val="0"/>
        <w:spacing w:after="0" w:line="480" w:lineRule="auto"/>
        <w:jc w:val="both"/>
        <w:rPr>
          <w:rFonts w:ascii="Times New Roman" w:hAnsi="Times New Roman" w:cs="Times New Roman"/>
          <w:i/>
          <w:sz w:val="24"/>
          <w:szCs w:val="24"/>
        </w:rPr>
      </w:pPr>
      <w:r w:rsidRPr="00A44BA0">
        <w:rPr>
          <w:rFonts w:ascii="Times New Roman" w:hAnsi="Times New Roman" w:cs="Times New Roman"/>
          <w:sz w:val="24"/>
          <w:szCs w:val="24"/>
        </w:rPr>
        <w:t xml:space="preserve">Genus - </w:t>
      </w:r>
      <w:r w:rsidRPr="00FD017D">
        <w:rPr>
          <w:rFonts w:ascii="Times New Roman" w:hAnsi="Times New Roman" w:cs="Times New Roman"/>
          <w:i/>
          <w:sz w:val="24"/>
          <w:szCs w:val="24"/>
        </w:rPr>
        <w:t>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w:t>
      </w:r>
      <w:r w:rsidRPr="00FD017D">
        <w:rPr>
          <w:rFonts w:ascii="Times New Roman" w:hAnsi="Times New Roman" w:cs="Times New Roman"/>
          <w:i/>
          <w:sz w:val="24"/>
          <w:szCs w:val="24"/>
        </w:rPr>
        <w:t>sativa</w:t>
      </w:r>
      <w:r w:rsidRPr="00A44BA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DA8848"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455A80">
        <w:rPr>
          <w:rFonts w:ascii="Times New Roman" w:hAnsi="Times New Roman" w:cs="Times New Roman"/>
          <w:i/>
          <w:sz w:val="24"/>
          <w:szCs w:val="24"/>
        </w:rPr>
        <w:t xml:space="preserve">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w:t>
      </w:r>
      <w:r w:rsidR="00455A80">
        <w:rPr>
          <w:rFonts w:ascii="Times New Roman" w:hAnsi="Times New Roman" w:cs="Times New Roman"/>
          <w:iCs/>
          <w:sz w:val="24"/>
          <w:szCs w:val="24"/>
        </w:rPr>
        <w:t>,</w:t>
      </w:r>
      <w:r w:rsidRPr="00A44BA0">
        <w:rPr>
          <w:rFonts w:ascii="Times New Roman" w:hAnsi="Times New Roman" w:cs="Times New Roman"/>
          <w:iCs/>
          <w:sz w:val="24"/>
          <w:szCs w:val="24"/>
        </w:rPr>
        <w:t xml:space="preserve">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8" w:name="_Toc533978047"/>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9" w:name="_Toc536028803"/>
      <w:r w:rsidRPr="00A44BA0">
        <w:rPr>
          <w:rFonts w:ascii="Times New Roman" w:hAnsi="Times New Roman" w:cs="Times New Roman"/>
          <w:b/>
          <w:color w:val="auto"/>
          <w:sz w:val="24"/>
          <w:szCs w:val="24"/>
        </w:rPr>
        <w:t>2.2 Paddy Cultivation in Sri Lanka</w:t>
      </w:r>
      <w:bookmarkEnd w:id="28"/>
      <w:bookmarkEnd w:id="29"/>
      <w:r w:rsidRPr="00A44BA0">
        <w:rPr>
          <w:rFonts w:ascii="Times New Roman" w:hAnsi="Times New Roman" w:cs="Times New Roman"/>
          <w:b/>
          <w:color w:val="auto"/>
          <w:sz w:val="24"/>
          <w:szCs w:val="24"/>
        </w:rPr>
        <w:t xml:space="preserve"> </w:t>
      </w:r>
    </w:p>
    <w:p w14:paraId="02846993" w14:textId="4083B700" w:rsidR="00272FDA" w:rsidRPr="00A44BA0" w:rsidRDefault="00272FDA" w:rsidP="00455A80">
      <w:pPr>
        <w:spacing w:line="480" w:lineRule="auto"/>
        <w:jc w:val="both"/>
        <w:rPr>
          <w:rFonts w:ascii="Times New Roman" w:hAnsi="Times New Roman" w:cs="Times New Roman"/>
          <w:sz w:val="24"/>
          <w:szCs w:val="24"/>
        </w:rPr>
      </w:pPr>
      <w:r w:rsidRPr="00455A80">
        <w:rPr>
          <w:rFonts w:ascii="Times New Roman" w:hAnsi="Times New Roman" w:cs="Times New Roman"/>
          <w:sz w:val="24"/>
          <w:szCs w:val="24"/>
        </w:rPr>
        <w:t>Rice is the main cereal crop cultivated in Sri Lanka which act as the main contributor of the rural economy by occupying more than 26.1</w:t>
      </w:r>
      <w:r w:rsidR="00FF0B7A" w:rsidRPr="00455A80">
        <w:rPr>
          <w:rFonts w:ascii="Times New Roman" w:hAnsi="Times New Roman" w:cs="Times New Roman"/>
          <w:sz w:val="24"/>
          <w:szCs w:val="24"/>
        </w:rPr>
        <w:t xml:space="preserve">% </w:t>
      </w:r>
      <w:r w:rsidRPr="00455A80">
        <w:rPr>
          <w:rFonts w:ascii="Times New Roman" w:hAnsi="Times New Roman" w:cs="Times New Roman"/>
          <w:sz w:val="24"/>
          <w:szCs w:val="24"/>
        </w:rPr>
        <w:t>of the labor force</w:t>
      </w:r>
      <w:r w:rsidR="00AA4F10" w:rsidRPr="00455A80">
        <w:rPr>
          <w:rFonts w:ascii="Times New Roman" w:hAnsi="Times New Roman" w:cs="Times New Roman"/>
          <w:sz w:val="24"/>
          <w:szCs w:val="24"/>
        </w:rPr>
        <w:t xml:space="preserve"> </w:t>
      </w:r>
      <w:r w:rsidRPr="00455A80">
        <w:rPr>
          <w:rFonts w:ascii="Times New Roman" w:hAnsi="Times New Roman" w:cs="Times New Roman"/>
          <w:sz w:val="24"/>
          <w:szCs w:val="24"/>
        </w:rPr>
        <w:fldChar w:fldCharType="begin" w:fldLock="1"/>
      </w:r>
      <w:r w:rsidRPr="00455A8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CBSL, 2018)</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455A80">
        <w:rPr>
          <w:rFonts w:ascii="Times New Roman" w:hAnsi="Times New Roman" w:cs="Times New Roman"/>
          <w:sz w:val="24"/>
          <w:szCs w:val="24"/>
        </w:rPr>
        <w:fldChar w:fldCharType="begin" w:fldLock="1"/>
      </w:r>
      <w:r w:rsidR="009F3A8E" w:rsidRPr="00455A8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Dhanapala, 2000; Henegedara, 2002)</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The land area under rice cultivation acquires about 34</w:t>
      </w:r>
      <w:r w:rsidR="00C74ABA" w:rsidRPr="00455A80">
        <w:rPr>
          <w:rFonts w:ascii="Times New Roman" w:hAnsi="Times New Roman" w:cs="Times New Roman"/>
          <w:sz w:val="24"/>
          <w:szCs w:val="24"/>
        </w:rPr>
        <w:t xml:space="preserve"> % </w:t>
      </w:r>
      <w:r w:rsidRPr="00455A80">
        <w:rPr>
          <w:rFonts w:ascii="Times New Roman" w:hAnsi="Times New Roman" w:cs="Times New Roman"/>
          <w:sz w:val="24"/>
          <w:szCs w:val="24"/>
        </w:rPr>
        <w:t>of the total land area devoted for cultivation in Sri Lanka which is about 792,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2017, including 543,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w:t>
      </w:r>
      <w:proofErr w:type="spellStart"/>
      <w:r w:rsidRPr="00455A80">
        <w:rPr>
          <w:rFonts w:ascii="Times New Roman" w:hAnsi="Times New Roman" w:cs="Times New Roman"/>
          <w:sz w:val="24"/>
          <w:szCs w:val="24"/>
        </w:rPr>
        <w:t>Maha</w:t>
      </w:r>
      <w:proofErr w:type="spellEnd"/>
      <w:r w:rsidRPr="00455A80">
        <w:rPr>
          <w:rFonts w:ascii="Times New Roman" w:hAnsi="Times New Roman" w:cs="Times New Roman"/>
          <w:sz w:val="24"/>
          <w:szCs w:val="24"/>
        </w:rPr>
        <w:t xml:space="preserve"> season and 249,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w:t>
      </w:r>
      <w:proofErr w:type="spellStart"/>
      <w:r w:rsidRPr="00455A80">
        <w:rPr>
          <w:rFonts w:ascii="Times New Roman" w:hAnsi="Times New Roman" w:cs="Times New Roman"/>
          <w:sz w:val="24"/>
          <w:szCs w:val="24"/>
        </w:rPr>
        <w:t>Yala</w:t>
      </w:r>
      <w:proofErr w:type="spellEnd"/>
      <w:r w:rsidRPr="00455A80">
        <w:rPr>
          <w:rFonts w:ascii="Times New Roman" w:hAnsi="Times New Roman" w:cs="Times New Roman"/>
          <w:sz w:val="24"/>
          <w:szCs w:val="24"/>
        </w:rPr>
        <w:t xml:space="preserve"> season </w:t>
      </w:r>
      <w:r w:rsidR="00455A80" w:rsidRPr="00455A8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URL":"https://www.cbsl.gov.lk","accessed":{"date-parts":[["2018","11","6"]]},"author":[{"dropping-particle":"","family":"Central Bank of Sri Lanka","given":"","non-dropping-particle":"","parse-names":false,"suffix":""}],"id":"ITEM-1","issued":{"date-parts":[["2017"]]},"title":"Second Quarter 2017 Central Bank of Sri Lanka","type":"webpage"},"uris":["http://www.mendeley.com/documents/?uuid=9e839738-a9ba-362b-bcd7-341f86290560"]}],"mendeley":{"formattedCitation":"(Central Bank of Sri Lanka, 2017)","manualFormatting":"(CBSL, 2017b)","plainTextFormattedCitation":"(Central Bank of Sri Lanka, 2017)","previouslyFormattedCitation":"(Central Bank of Sri Lanka, 2017)"},"properties":{"noteIndex":0},"schema":"https://github.com/citation-style-language/schema/raw/master/csl-citation.json"}</w:instrText>
      </w:r>
      <w:r w:rsidR="00455A80" w:rsidRPr="00455A80">
        <w:rPr>
          <w:rFonts w:ascii="Times New Roman" w:hAnsi="Times New Roman" w:cs="Times New Roman"/>
          <w:sz w:val="24"/>
          <w:szCs w:val="24"/>
        </w:rPr>
        <w:fldChar w:fldCharType="separate"/>
      </w:r>
      <w:r w:rsidR="00455A80" w:rsidRPr="00455A80">
        <w:rPr>
          <w:rFonts w:ascii="Times New Roman" w:hAnsi="Times New Roman" w:cs="Times New Roman"/>
          <w:noProof/>
          <w:sz w:val="24"/>
          <w:szCs w:val="24"/>
        </w:rPr>
        <w:t>(C</w:t>
      </w:r>
      <w:r w:rsidR="00B60E6C">
        <w:rPr>
          <w:rFonts w:ascii="Times New Roman" w:hAnsi="Times New Roman" w:cs="Times New Roman"/>
          <w:noProof/>
          <w:sz w:val="24"/>
          <w:szCs w:val="24"/>
        </w:rPr>
        <w:t>B</w:t>
      </w:r>
      <w:r w:rsidR="00474F95">
        <w:rPr>
          <w:rFonts w:ascii="Times New Roman" w:hAnsi="Times New Roman" w:cs="Times New Roman"/>
          <w:noProof/>
          <w:sz w:val="24"/>
          <w:szCs w:val="24"/>
        </w:rPr>
        <w:t>SL</w:t>
      </w:r>
      <w:r w:rsidR="00455A80" w:rsidRPr="00455A80">
        <w:rPr>
          <w:rFonts w:ascii="Times New Roman" w:hAnsi="Times New Roman" w:cs="Times New Roman"/>
          <w:noProof/>
          <w:sz w:val="24"/>
          <w:szCs w:val="24"/>
        </w:rPr>
        <w:t>, 2017</w:t>
      </w:r>
      <w:r w:rsidR="00474F95">
        <w:rPr>
          <w:rFonts w:ascii="Times New Roman" w:hAnsi="Times New Roman" w:cs="Times New Roman"/>
          <w:noProof/>
          <w:sz w:val="24"/>
          <w:szCs w:val="24"/>
        </w:rPr>
        <w:t>b</w:t>
      </w:r>
      <w:r w:rsidR="00455A80" w:rsidRPr="00455A80">
        <w:rPr>
          <w:rFonts w:ascii="Times New Roman" w:hAnsi="Times New Roman" w:cs="Times New Roman"/>
          <w:noProof/>
          <w:sz w:val="24"/>
          <w:szCs w:val="24"/>
        </w:rPr>
        <w:t>)</w:t>
      </w:r>
      <w:r w:rsidR="00455A80" w:rsidRPr="00455A8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0" w:name="_Toc533978048"/>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bookmarkStart w:id="31" w:name="_Toc536028804"/>
      <w:r w:rsidRPr="00A44BA0">
        <w:rPr>
          <w:rFonts w:ascii="Times New Roman" w:hAnsi="Times New Roman" w:cs="Times New Roman"/>
          <w:b/>
          <w:color w:val="auto"/>
          <w:sz w:val="24"/>
          <w:szCs w:val="24"/>
        </w:rPr>
        <w:t>2.3 Constrains to the Rice Cultivation in Sri Lanka</w:t>
      </w:r>
      <w:bookmarkEnd w:id="30"/>
      <w:bookmarkEnd w:id="31"/>
    </w:p>
    <w:p w14:paraId="53A198D2" w14:textId="18104FF9"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22915">
        <w:rPr>
          <w:rFonts w:ascii="Times New Roman" w:hAnsi="Times New Roman" w:cs="Times New Roman"/>
          <w:color w:val="FF0000"/>
          <w:sz w:val="24"/>
          <w:szCs w:val="24"/>
        </w:rPr>
        <w:lastRenderedPageBreak/>
        <w:t xml:space="preserve">So as </w:t>
      </w:r>
      <w:r w:rsidRPr="00A44BA0">
        <w:rPr>
          <w:rFonts w:ascii="Times New Roman" w:hAnsi="Times New Roman" w:cs="Times New Roman"/>
          <w:sz w:val="24"/>
          <w:szCs w:val="24"/>
        </w:rPr>
        <w:t xml:space="preserve">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65D97F6D"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w:t>
      </w:r>
      <w:r w:rsidR="00257FD4">
        <w:rPr>
          <w:rFonts w:ascii="Times New Roman" w:hAnsi="Times New Roman" w:cs="Times New Roman"/>
          <w:sz w:val="24"/>
          <w:szCs w:val="24"/>
        </w:rPr>
        <w:t>fund</w:t>
      </w:r>
      <w:r w:rsidRPr="00A44BA0">
        <w:rPr>
          <w:rFonts w:ascii="Times New Roman" w:hAnsi="Times New Roman" w:cs="Times New Roman"/>
          <w:sz w:val="24"/>
          <w:szCs w:val="24"/>
        </w:rPr>
        <w:t xml:space="preserve"> is allocated for Agricultural Research and Extension in Sri Lanka </w:t>
      </w:r>
      <w:r w:rsidR="00EE74C2">
        <w:rPr>
          <w:rFonts w:ascii="Times New Roman" w:hAnsi="Times New Roman" w:cs="Times New Roman"/>
          <w:sz w:val="24"/>
          <w:szCs w:val="24"/>
        </w:rPr>
        <w:t xml:space="preserve">by the government </w:t>
      </w:r>
      <w:r w:rsidRPr="00A44BA0">
        <w:rPr>
          <w:rFonts w:ascii="Times New Roman" w:hAnsi="Times New Roman" w:cs="Times New Roman"/>
          <w:sz w:val="24"/>
          <w:szCs w:val="24"/>
        </w:rPr>
        <w:t xml:space="preserve">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49"/>
      <w:bookmarkStart w:id="33" w:name="_Toc536028805"/>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2"/>
      <w:bookmarkEnd w:id="33"/>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4" w:name="_Toc533978050"/>
      <w:bookmarkStart w:id="35" w:name="_Toc536028806"/>
      <w:r w:rsidRPr="00A44BA0">
        <w:rPr>
          <w:rFonts w:ascii="Times New Roman" w:hAnsi="Times New Roman" w:cs="Times New Roman"/>
          <w:b/>
          <w:color w:val="auto"/>
          <w:sz w:val="24"/>
          <w:szCs w:val="24"/>
        </w:rPr>
        <w:lastRenderedPageBreak/>
        <w:t>2.5 Transplanting of Rice</w:t>
      </w:r>
      <w:bookmarkEnd w:id="34"/>
      <w:bookmarkEnd w:id="35"/>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w:t>
      </w:r>
      <w:bookmarkStart w:id="36" w:name="_GoBack"/>
      <w:bookmarkEnd w:id="36"/>
      <w:r w:rsidRPr="00A44BA0">
        <w:rPr>
          <w:rFonts w:ascii="Times New Roman" w:hAnsi="Times New Roman" w:cs="Times New Roman"/>
          <w:sz w:val="24"/>
          <w:szCs w:val="24"/>
        </w:rPr>
        <w:t xml:space="preserve">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028807"/>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028808"/>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054906C6"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w:t>
      </w:r>
      <w:r w:rsidR="00F622CA">
        <w:rPr>
          <w:rFonts w:ascii="Times New Roman" w:hAnsi="Times New Roman" w:cs="Times New Roman"/>
          <w:sz w:val="24"/>
          <w:szCs w:val="24"/>
        </w:rPr>
        <w:t xml:space="preserve"> shock</w:t>
      </w:r>
      <w:r w:rsidRPr="00A17AF2">
        <w:rPr>
          <w:rFonts w:ascii="Times New Roman" w:hAnsi="Times New Roman" w:cs="Times New Roman"/>
          <w:sz w:val="24"/>
          <w:szCs w:val="24"/>
        </w:rPr>
        <w:t xml:space="preserve">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02880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et al.,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028810"/>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5" w:name="_Toc536028811"/>
      <w:r w:rsidRPr="00603DC7">
        <w:rPr>
          <w:rFonts w:ascii="Times New Roman" w:hAnsi="Times New Roman" w:cs="Times New Roman"/>
          <w:b/>
          <w:color w:val="auto"/>
          <w:sz w:val="24"/>
          <w:szCs w:val="24"/>
        </w:rPr>
        <w:t>2.5.3.1.1 Transplanters used in Asian C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028812"/>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028813"/>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028814"/>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028815"/>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028816"/>
      <w:r w:rsidRPr="00B1628E">
        <w:rPr>
          <w:rFonts w:ascii="Times New Roman" w:hAnsi="Times New Roman" w:cs="Times New Roman"/>
          <w:b/>
          <w:color w:val="auto"/>
          <w:sz w:val="24"/>
          <w:szCs w:val="24"/>
        </w:rPr>
        <w:t>MATERIALS AND METHODS</w:t>
      </w:r>
      <w:bookmarkEnd w:id="53"/>
    </w:p>
    <w:p w14:paraId="4FF0EF56" w14:textId="4FD99927"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028817"/>
      <w:r w:rsidRPr="00B1628E">
        <w:rPr>
          <w:rFonts w:ascii="Times New Roman" w:hAnsi="Times New Roman" w:cs="Times New Roman"/>
          <w:b/>
          <w:color w:val="auto"/>
          <w:sz w:val="24"/>
          <w:szCs w:val="24"/>
        </w:rPr>
        <w:t xml:space="preserve">3.1 Experimental </w:t>
      </w:r>
      <w:r w:rsidR="00B64D76">
        <w:rPr>
          <w:rFonts w:ascii="Times New Roman" w:hAnsi="Times New Roman" w:cs="Times New Roman"/>
          <w:b/>
          <w:color w:val="auto"/>
          <w:sz w:val="24"/>
          <w:szCs w:val="24"/>
        </w:rPr>
        <w:t>l</w:t>
      </w:r>
      <w:r w:rsidRPr="00B1628E">
        <w:rPr>
          <w:rFonts w:ascii="Times New Roman" w:hAnsi="Times New Roman" w:cs="Times New Roman"/>
          <w:b/>
          <w:color w:val="auto"/>
          <w:sz w:val="24"/>
          <w:szCs w:val="24"/>
        </w:rPr>
        <w:t>ocation</w:t>
      </w:r>
      <w:bookmarkEnd w:id="54"/>
    </w:p>
    <w:p w14:paraId="691A939A" w14:textId="63E58911" w:rsidR="001F1C82" w:rsidRPr="00B1628E" w:rsidRDefault="001F1C82" w:rsidP="00B64D76">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eld experiment was carried out at the Rice Research and Development Institute (RRDI), Bathalagoda (Longitude-80.264</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929D739"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028818"/>
      <w:r w:rsidRPr="00B1628E">
        <w:rPr>
          <w:rFonts w:ascii="Times New Roman" w:hAnsi="Times New Roman" w:cs="Times New Roman"/>
          <w:b/>
          <w:color w:val="auto"/>
          <w:sz w:val="24"/>
          <w:szCs w:val="24"/>
        </w:rPr>
        <w:t>3.2 Treatments and Experimental Design</w:t>
      </w:r>
      <w:bookmarkEnd w:id="55"/>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140AE246" w:rsidR="003E205C" w:rsidRPr="003E205C" w:rsidRDefault="003E205C" w:rsidP="003E205C">
      <w:pPr>
        <w:keepNext/>
        <w:spacing w:line="480" w:lineRule="auto"/>
        <w:jc w:val="both"/>
        <w:rPr>
          <w:rFonts w:ascii="Times New Roman" w:hAnsi="Times New Roman" w:cs="Times New Roman"/>
          <w:b/>
          <w:sz w:val="24"/>
          <w:szCs w:val="24"/>
        </w:rPr>
      </w:pPr>
      <w:bookmarkStart w:id="56" w:name="_Toc536032191"/>
      <w:r w:rsidRPr="003E205C">
        <w:rPr>
          <w:rFonts w:ascii="Times New Roman" w:hAnsi="Times New Roman" w:cs="Times New Roman"/>
          <w:b/>
          <w:sz w:val="24"/>
          <w:szCs w:val="24"/>
        </w:rPr>
        <w:t xml:space="preserve">Table 3. </w:t>
      </w:r>
      <w:r w:rsidRPr="003E205C">
        <w:rPr>
          <w:rFonts w:ascii="Times New Roman" w:hAnsi="Times New Roman" w:cs="Times New Roman"/>
          <w:b/>
          <w:sz w:val="24"/>
          <w:szCs w:val="24"/>
        </w:rPr>
        <w:fldChar w:fldCharType="begin"/>
      </w:r>
      <w:r w:rsidRPr="003E205C">
        <w:rPr>
          <w:rFonts w:ascii="Times New Roman" w:hAnsi="Times New Roman" w:cs="Times New Roman"/>
          <w:b/>
          <w:sz w:val="24"/>
          <w:szCs w:val="24"/>
        </w:rPr>
        <w:instrText xml:space="preserve"> SEQ Table_3. \* ARABIC </w:instrText>
      </w:r>
      <w:r w:rsidRPr="003E205C">
        <w:rPr>
          <w:rFonts w:ascii="Times New Roman" w:hAnsi="Times New Roman" w:cs="Times New Roman"/>
          <w:b/>
          <w:sz w:val="24"/>
          <w:szCs w:val="24"/>
        </w:rPr>
        <w:fldChar w:fldCharType="separate"/>
      </w:r>
      <w:r w:rsidR="009A2158">
        <w:rPr>
          <w:rFonts w:ascii="Times New Roman" w:hAnsi="Times New Roman" w:cs="Times New Roman"/>
          <w:b/>
          <w:noProof/>
          <w:sz w:val="24"/>
          <w:szCs w:val="24"/>
        </w:rPr>
        <w:t>2</w:t>
      </w:r>
      <w:r w:rsidRPr="003E205C">
        <w:rPr>
          <w:rFonts w:ascii="Times New Roman" w:hAnsi="Times New Roman" w:cs="Times New Roman"/>
          <w:b/>
          <w:sz w:val="24"/>
          <w:szCs w:val="24"/>
        </w:rPr>
        <w:fldChar w:fldCharType="end"/>
      </w:r>
      <w:r w:rsidRPr="003E205C">
        <w:rPr>
          <w:rFonts w:ascii="Times New Roman" w:hAnsi="Times New Roman" w:cs="Times New Roman"/>
          <w:b/>
          <w:sz w:val="24"/>
          <w:szCs w:val="24"/>
        </w:rPr>
        <w:t xml:space="preserve"> Treatment combination</w:t>
      </w:r>
      <w:bookmarkEnd w:id="56"/>
      <w:r w:rsidR="009A2158">
        <w:rPr>
          <w:rFonts w:ascii="Times New Roman" w:hAnsi="Times New Roman" w:cs="Times New Roman"/>
          <w:b/>
          <w:sz w:val="24"/>
          <w:szCs w:val="24"/>
        </w:rPr>
        <w:t xml:space="preserve"> for Experiment 1</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0048" behindDoc="0" locked="0" layoutInCell="1" allowOverlap="1" wp14:anchorId="3E58983B" wp14:editId="4753D5E9">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43344C" w:rsidRDefault="0043344C"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43344C" w:rsidRDefault="0043344C" w:rsidP="001F1C82">
                                      <w:pPr>
                                        <w:spacing w:line="360" w:lineRule="auto"/>
                                        <w:jc w:val="center"/>
                                      </w:pPr>
                                      <w:r>
                                        <w:t>T1</w:t>
                                      </w:r>
                                    </w:p>
                                    <w:p w14:paraId="765E17B9" w14:textId="7F3DC572" w:rsidR="0043344C" w:rsidRDefault="0043344C" w:rsidP="001F1C82">
                                      <w:pPr>
                                        <w:spacing w:line="360" w:lineRule="auto"/>
                                        <w:jc w:val="center"/>
                                      </w:pPr>
                                      <w:r>
                                        <w:t>T2</w:t>
                                      </w:r>
                                    </w:p>
                                    <w:p w14:paraId="12C11BD5" w14:textId="7FCC9B13" w:rsidR="0043344C" w:rsidRDefault="0043344C" w:rsidP="001F1C82">
                                      <w:pPr>
                                        <w:spacing w:line="360" w:lineRule="auto"/>
                                        <w:jc w:val="center"/>
                                      </w:pPr>
                                      <w:r>
                                        <w:t>T3</w:t>
                                      </w:r>
                                    </w:p>
                                    <w:p w14:paraId="1555652A" w14:textId="6766210F" w:rsidR="0043344C" w:rsidRDefault="0043344C" w:rsidP="001F1C82">
                                      <w:pPr>
                                        <w:spacing w:line="360" w:lineRule="auto"/>
                                        <w:jc w:val="center"/>
                                      </w:pPr>
                                      <w: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43344C" w:rsidRDefault="0043344C"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43344C" w:rsidRDefault="0043344C"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1650048;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43344C" w:rsidRDefault="0043344C"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43344C" w:rsidRDefault="0043344C"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43344C" w:rsidRDefault="0043344C" w:rsidP="001F1C82">
                                <w:pPr>
                                  <w:spacing w:line="360" w:lineRule="auto"/>
                                  <w:jc w:val="center"/>
                                </w:pPr>
                                <w:r>
                                  <w:t>T1</w:t>
                                </w:r>
                              </w:p>
                              <w:p w14:paraId="765E17B9" w14:textId="7F3DC572" w:rsidR="0043344C" w:rsidRDefault="0043344C" w:rsidP="001F1C82">
                                <w:pPr>
                                  <w:spacing w:line="360" w:lineRule="auto"/>
                                  <w:jc w:val="center"/>
                                </w:pPr>
                                <w:r>
                                  <w:t>T2</w:t>
                                </w:r>
                              </w:p>
                              <w:p w14:paraId="12C11BD5" w14:textId="7FCC9B13" w:rsidR="0043344C" w:rsidRDefault="0043344C" w:rsidP="001F1C82">
                                <w:pPr>
                                  <w:spacing w:line="360" w:lineRule="auto"/>
                                  <w:jc w:val="center"/>
                                </w:pPr>
                                <w:r>
                                  <w:t>T3</w:t>
                                </w:r>
                              </w:p>
                              <w:p w14:paraId="1555652A" w14:textId="6766210F" w:rsidR="0043344C" w:rsidRDefault="0043344C" w:rsidP="001F1C82">
                                <w:pPr>
                                  <w:spacing w:line="360" w:lineRule="auto"/>
                                  <w:jc w:val="center"/>
                                </w:pPr>
                                <w:r>
                                  <w:t>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43344C" w:rsidRDefault="0043344C"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43344C" w:rsidRDefault="0043344C"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46BCDC7B" w:rsidR="001F1C82" w:rsidRPr="003E205C" w:rsidRDefault="003E205C" w:rsidP="003E205C">
      <w:pPr>
        <w:pStyle w:val="Caption"/>
        <w:jc w:val="both"/>
        <w:rPr>
          <w:rFonts w:ascii="Times New Roman" w:hAnsi="Times New Roman" w:cs="Times New Roman"/>
          <w:b/>
          <w:i w:val="0"/>
          <w:color w:val="auto"/>
          <w:sz w:val="24"/>
          <w:szCs w:val="24"/>
        </w:rPr>
      </w:pPr>
      <w:bookmarkStart w:id="57" w:name="_Toc536032192"/>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Treatment combinations</w:t>
      </w:r>
      <w:bookmarkEnd w:id="57"/>
      <w:r w:rsidR="009A2158">
        <w:rPr>
          <w:rFonts w:ascii="Times New Roman" w:hAnsi="Times New Roman" w:cs="Times New Roman"/>
          <w:b/>
          <w:i w:val="0"/>
          <w:color w:val="auto"/>
          <w:sz w:val="24"/>
          <w:szCs w:val="24"/>
        </w:rPr>
        <w:t xml:space="preserve"> for Experiment 2</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6B14D5FC" wp14:editId="76422BB3">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43344C" w:rsidRPr="00DB0F62" w:rsidRDefault="0043344C"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43344C" w:rsidRDefault="0043344C"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43344C" w:rsidRDefault="0043344C"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43344C" w:rsidRDefault="0043344C"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165107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43344C" w:rsidRPr="00DB0F62" w:rsidRDefault="0043344C"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43344C" w:rsidRPr="00DB0F62" w:rsidRDefault="0043344C"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43344C" w:rsidRDefault="0043344C"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43344C" w:rsidRPr="00DB0F62" w:rsidRDefault="0043344C"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43344C" w:rsidRDefault="0043344C"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43344C" w:rsidRDefault="0043344C"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49340468"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028819"/>
      <w:r w:rsidRPr="00B1628E">
        <w:rPr>
          <w:rFonts w:ascii="Times New Roman" w:hAnsi="Times New Roman" w:cs="Times New Roman"/>
          <w:b/>
          <w:color w:val="auto"/>
          <w:sz w:val="24"/>
          <w:szCs w:val="24"/>
        </w:rPr>
        <w:t xml:space="preserve">3.3 Agronomic </w:t>
      </w:r>
      <w:r w:rsidR="00B64D76">
        <w:rPr>
          <w:rFonts w:ascii="Times New Roman" w:hAnsi="Times New Roman" w:cs="Times New Roman"/>
          <w:b/>
          <w:color w:val="auto"/>
          <w:sz w:val="24"/>
          <w:szCs w:val="24"/>
        </w:rPr>
        <w:t>p</w:t>
      </w:r>
      <w:r w:rsidRPr="00B1628E">
        <w:rPr>
          <w:rFonts w:ascii="Times New Roman" w:hAnsi="Times New Roman" w:cs="Times New Roman"/>
          <w:b/>
          <w:color w:val="auto"/>
          <w:sz w:val="24"/>
          <w:szCs w:val="24"/>
        </w:rPr>
        <w:t>ractices</w:t>
      </w:r>
      <w:bookmarkEnd w:id="58"/>
    </w:p>
    <w:p w14:paraId="458D6528" w14:textId="5BAE1F83" w:rsidR="001F1C82" w:rsidRPr="00B64D76" w:rsidRDefault="001F1C82" w:rsidP="001F1C82">
      <w:pPr>
        <w:pStyle w:val="Heading3"/>
        <w:spacing w:line="480" w:lineRule="auto"/>
        <w:jc w:val="both"/>
        <w:rPr>
          <w:rFonts w:ascii="Times New Roman" w:hAnsi="Times New Roman" w:cs="Times New Roman"/>
          <w:b/>
          <w:color w:val="auto"/>
        </w:rPr>
      </w:pPr>
      <w:bookmarkStart w:id="59" w:name="_Toc536028820"/>
      <w:r w:rsidRPr="00B64D76">
        <w:rPr>
          <w:rFonts w:ascii="Times New Roman" w:hAnsi="Times New Roman" w:cs="Times New Roman"/>
          <w:b/>
          <w:color w:val="auto"/>
        </w:rPr>
        <w:t xml:space="preserve">3.3.1 Nursery </w:t>
      </w:r>
      <w:r w:rsidR="00B64D76" w:rsidRPr="00B64D76">
        <w:rPr>
          <w:rFonts w:ascii="Times New Roman" w:hAnsi="Times New Roman" w:cs="Times New Roman"/>
          <w:b/>
          <w:color w:val="auto"/>
        </w:rPr>
        <w:t>m</w:t>
      </w:r>
      <w:r w:rsidRPr="00B64D76">
        <w:rPr>
          <w:rFonts w:ascii="Times New Roman" w:hAnsi="Times New Roman" w:cs="Times New Roman"/>
          <w:b/>
          <w:color w:val="auto"/>
        </w:rPr>
        <w:t>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16541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43344C" w:rsidRPr="007758BC" w:rsidRDefault="0043344C"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31CF9E96" w:rsidR="001F1C82"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nursery tray experiment</w:t>
      </w:r>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1652096" behindDoc="0" locked="0" layoutInCell="1" allowOverlap="1" wp14:anchorId="01F94337" wp14:editId="6F9D2823">
            <wp:simplePos x="0" y="0"/>
            <wp:positionH relativeFrom="margin">
              <wp:posOffset>1027430</wp:posOffset>
            </wp:positionH>
            <wp:positionV relativeFrom="paragraph">
              <wp:posOffset>100965</wp:posOffset>
            </wp:positionV>
            <wp:extent cx="3646170" cy="2255520"/>
            <wp:effectExtent l="19050" t="19050" r="11430" b="1143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64F3631A" w:rsidR="00A53DEF" w:rsidRPr="00A53DEF" w:rsidRDefault="00A53DEF" w:rsidP="00A53DEF">
      <w:pPr>
        <w:keepNext/>
        <w:jc w:val="both"/>
        <w:rPr>
          <w:rFonts w:ascii="Times New Roman" w:hAnsi="Times New Roman" w:cs="Times New Roman"/>
          <w:b/>
          <w:sz w:val="24"/>
          <w:szCs w:val="24"/>
        </w:rPr>
      </w:pPr>
      <w:bookmarkStart w:id="60" w:name="_Toc536027815"/>
      <w:bookmarkStart w:id="61"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Arrangement of the nursery trays for the experiment</w:t>
      </w:r>
      <w:bookmarkEnd w:id="60"/>
      <w:bookmarkEnd w:id="61"/>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19A3C98A" w:rsidR="001F1C82" w:rsidRPr="00B1628E" w:rsidRDefault="001F1C82" w:rsidP="001F1C82">
      <w:pPr>
        <w:pStyle w:val="Heading3"/>
        <w:spacing w:line="480" w:lineRule="auto"/>
        <w:jc w:val="both"/>
        <w:rPr>
          <w:rFonts w:ascii="Times New Roman" w:hAnsi="Times New Roman" w:cs="Times New Roman"/>
          <w:b/>
          <w:color w:val="auto"/>
        </w:rPr>
      </w:pPr>
      <w:bookmarkStart w:id="62" w:name="_Toc536028821"/>
      <w:r w:rsidRPr="00B1628E">
        <w:rPr>
          <w:rFonts w:ascii="Times New Roman" w:hAnsi="Times New Roman" w:cs="Times New Roman"/>
          <w:b/>
          <w:color w:val="auto"/>
        </w:rPr>
        <w:t xml:space="preserve">3.3.2 Land </w:t>
      </w:r>
      <w:r w:rsidR="00A53CDD">
        <w:rPr>
          <w:rFonts w:ascii="Times New Roman" w:hAnsi="Times New Roman" w:cs="Times New Roman"/>
          <w:b/>
          <w:color w:val="auto"/>
        </w:rPr>
        <w:t>p</w:t>
      </w:r>
      <w:r w:rsidRPr="00B1628E">
        <w:rPr>
          <w:rFonts w:ascii="Times New Roman" w:hAnsi="Times New Roman" w:cs="Times New Roman"/>
          <w:b/>
          <w:color w:val="auto"/>
        </w:rPr>
        <w:t>reparation</w:t>
      </w:r>
      <w:bookmarkEnd w:id="62"/>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43344C" w:rsidRPr="00FA26C5" w:rsidRDefault="0043344C" w:rsidP="001F1C82">
                                <w:pPr>
                                  <w:jc w:val="center"/>
                                  <w:rPr>
                                    <w:rFonts w:ascii="Times New Roman" w:hAnsi="Times New Roman" w:cs="Times New Roman"/>
                                    <w:sz w:val="24"/>
                                    <w:szCs w:val="24"/>
                                  </w:rPr>
                                </w:pPr>
                                <w:bookmarkStart w:id="6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165312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43344C" w:rsidRPr="00FA26C5" w:rsidRDefault="0043344C"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43344C" w:rsidRPr="00FA26C5" w:rsidRDefault="0043344C"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1D3C79BD" w:rsidR="00000DF1"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3</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the</w:t>
      </w:r>
      <w:r w:rsidR="009A2158">
        <w:rPr>
          <w:rFonts w:ascii="Times New Roman" w:hAnsi="Times New Roman" w:cs="Times New Roman"/>
          <w:b/>
          <w:i w:val="0"/>
          <w:color w:val="auto"/>
          <w:sz w:val="24"/>
          <w:szCs w:val="24"/>
        </w:rPr>
        <w:t xml:space="preserve"> field</w:t>
      </w:r>
      <w:r w:rsidRPr="005A2034">
        <w:rPr>
          <w:rFonts w:ascii="Times New Roman" w:hAnsi="Times New Roman" w:cs="Times New Roman"/>
          <w:b/>
          <w:i w:val="0"/>
          <w:color w:val="auto"/>
          <w:sz w:val="24"/>
          <w:szCs w:val="24"/>
        </w:rPr>
        <w:t xml:space="preserve"> experiment </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6DEA88E0" w:rsidR="001F1C82" w:rsidRPr="00B1628E" w:rsidRDefault="001F1C82" w:rsidP="001F1C82">
      <w:pPr>
        <w:pStyle w:val="Heading3"/>
        <w:spacing w:line="480" w:lineRule="auto"/>
        <w:jc w:val="both"/>
        <w:rPr>
          <w:rFonts w:ascii="Times New Roman" w:hAnsi="Times New Roman" w:cs="Times New Roman"/>
          <w:b/>
          <w:color w:val="auto"/>
        </w:rPr>
      </w:pPr>
      <w:bookmarkStart w:id="65" w:name="_Toc536028822"/>
      <w:r w:rsidRPr="00B1628E">
        <w:rPr>
          <w:rFonts w:ascii="Times New Roman" w:hAnsi="Times New Roman" w:cs="Times New Roman"/>
          <w:b/>
          <w:color w:val="auto"/>
        </w:rPr>
        <w:t xml:space="preserve">3.3.3 Crop </w:t>
      </w:r>
      <w:r w:rsidR="00A53CDD">
        <w:rPr>
          <w:rFonts w:ascii="Times New Roman" w:hAnsi="Times New Roman" w:cs="Times New Roman"/>
          <w:b/>
          <w:color w:val="auto"/>
        </w:rPr>
        <w:t>e</w:t>
      </w:r>
      <w:r w:rsidRPr="00B1628E">
        <w:rPr>
          <w:rFonts w:ascii="Times New Roman" w:hAnsi="Times New Roman" w:cs="Times New Roman"/>
          <w:b/>
          <w:color w:val="auto"/>
        </w:rPr>
        <w:t>stablishment</w:t>
      </w:r>
      <w:bookmarkEnd w:id="65"/>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noProof/>
          <w:sz w:val="24"/>
          <w:szCs w:val="24"/>
        </w:rPr>
        <w:drawing>
          <wp:anchor distT="0" distB="0" distL="114300" distR="114300" simplePos="0" relativeHeight="251698176"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5262BA29" w:rsidR="003E205C" w:rsidRPr="003E205C" w:rsidRDefault="003E205C" w:rsidP="003E205C">
      <w:pPr>
        <w:pStyle w:val="Caption"/>
        <w:rPr>
          <w:rFonts w:ascii="Times New Roman" w:hAnsi="Times New Roman" w:cs="Times New Roman"/>
          <w:b/>
          <w:i w:val="0"/>
          <w:color w:val="auto"/>
          <w:sz w:val="24"/>
          <w:szCs w:val="24"/>
        </w:rPr>
      </w:pPr>
      <w:bookmarkStart w:id="66" w:name="_Toc536027816"/>
      <w:bookmarkStart w:id="67"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Kubota NSP-4W self-propelled walking behind type transplanter</w:t>
      </w:r>
      <w:bookmarkEnd w:id="66"/>
      <w:bookmarkEnd w:id="67"/>
      <w:r w:rsidRPr="003E205C">
        <w:rPr>
          <w:rFonts w:ascii="Times New Roman" w:hAnsi="Times New Roman" w:cs="Times New Roman"/>
          <w:b/>
          <w:i w:val="0"/>
          <w:color w:val="auto"/>
          <w:sz w:val="24"/>
          <w:szCs w:val="24"/>
        </w:rPr>
        <w:t xml:space="preserve"> </w:t>
      </w:r>
    </w:p>
    <w:p w14:paraId="6A4C7F60" w14:textId="77777777" w:rsidR="005A2034" w:rsidRDefault="005A2034" w:rsidP="001F1C82">
      <w:pPr>
        <w:spacing w:line="480" w:lineRule="auto"/>
        <w:jc w:val="both"/>
        <w:rPr>
          <w:rFonts w:ascii="Times New Roman" w:hAnsi="Times New Roman" w:cs="Times New Roman"/>
          <w:sz w:val="24"/>
          <w:szCs w:val="24"/>
        </w:rPr>
      </w:pPr>
    </w:p>
    <w:p w14:paraId="3E492B2C" w14:textId="54EEDACB"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w:t>
      </w:r>
      <w:r w:rsidRPr="00B1628E">
        <w:rPr>
          <w:rFonts w:ascii="Times New Roman" w:hAnsi="Times New Roman" w:cs="Times New Roman"/>
          <w:sz w:val="24"/>
          <w:szCs w:val="24"/>
        </w:rPr>
        <w:lastRenderedPageBreak/>
        <w:t>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50936F57" w:rsidR="001F1C82" w:rsidRPr="00B1628E" w:rsidRDefault="001F1C82" w:rsidP="00F52D57">
      <w:pPr>
        <w:pStyle w:val="Heading3"/>
        <w:spacing w:line="600" w:lineRule="auto"/>
        <w:jc w:val="both"/>
        <w:rPr>
          <w:rFonts w:ascii="Times New Roman" w:hAnsi="Times New Roman" w:cs="Times New Roman"/>
          <w:b/>
          <w:color w:val="auto"/>
        </w:rPr>
      </w:pPr>
      <w:bookmarkStart w:id="68" w:name="_Toc536028823"/>
      <w:r w:rsidRPr="00B1628E">
        <w:rPr>
          <w:rFonts w:ascii="Times New Roman" w:hAnsi="Times New Roman" w:cs="Times New Roman"/>
          <w:b/>
          <w:color w:val="auto"/>
        </w:rPr>
        <w:t xml:space="preserve">3.3.4 Management </w:t>
      </w:r>
      <w:r w:rsidR="00A53CDD">
        <w:rPr>
          <w:rFonts w:ascii="Times New Roman" w:hAnsi="Times New Roman" w:cs="Times New Roman"/>
          <w:b/>
          <w:color w:val="auto"/>
        </w:rPr>
        <w:t>p</w:t>
      </w:r>
      <w:r w:rsidRPr="00B1628E">
        <w:rPr>
          <w:rFonts w:ascii="Times New Roman" w:hAnsi="Times New Roman" w:cs="Times New Roman"/>
          <w:b/>
          <w:color w:val="auto"/>
        </w:rPr>
        <w:t>ractices</w:t>
      </w:r>
      <w:bookmarkEnd w:id="68"/>
      <w:r w:rsidRPr="00B1628E">
        <w:rPr>
          <w:rFonts w:ascii="Times New Roman" w:hAnsi="Times New Roman" w:cs="Times New Roman"/>
          <w:b/>
          <w:color w:val="auto"/>
        </w:rPr>
        <w:t xml:space="preserve"> </w:t>
      </w:r>
    </w:p>
    <w:p w14:paraId="563414D0" w14:textId="3831AD7E"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9" w:name="_Toc536028824"/>
      <w:r w:rsidRPr="00B1628E">
        <w:rPr>
          <w:rFonts w:ascii="Times New Roman" w:hAnsi="Times New Roman" w:cs="Times New Roman"/>
          <w:b/>
          <w:i w:val="0"/>
          <w:color w:val="auto"/>
          <w:sz w:val="24"/>
          <w:szCs w:val="24"/>
        </w:rPr>
        <w:t xml:space="preserve">3.3.4.1 Fertilizer </w:t>
      </w:r>
      <w:r w:rsidR="00A53CDD">
        <w:rPr>
          <w:rFonts w:ascii="Times New Roman" w:hAnsi="Times New Roman" w:cs="Times New Roman"/>
          <w:b/>
          <w:i w:val="0"/>
          <w:color w:val="auto"/>
          <w:sz w:val="24"/>
          <w:szCs w:val="24"/>
        </w:rPr>
        <w:t>a</w:t>
      </w:r>
      <w:r w:rsidRPr="00B1628E">
        <w:rPr>
          <w:rFonts w:ascii="Times New Roman" w:hAnsi="Times New Roman" w:cs="Times New Roman"/>
          <w:b/>
          <w:i w:val="0"/>
          <w:color w:val="auto"/>
          <w:sz w:val="24"/>
          <w:szCs w:val="24"/>
        </w:rPr>
        <w:t>pplication</w:t>
      </w:r>
      <w:bookmarkEnd w:id="69"/>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12F549C5" w14:textId="5C77A452" w:rsidR="001F1C82" w:rsidRPr="003E205C" w:rsidRDefault="003E205C" w:rsidP="003E205C">
      <w:pPr>
        <w:pStyle w:val="Caption"/>
        <w:rPr>
          <w:rFonts w:ascii="Times New Roman" w:hAnsi="Times New Roman" w:cs="Times New Roman"/>
          <w:b/>
          <w:i w:val="0"/>
          <w:color w:val="auto"/>
          <w:sz w:val="24"/>
          <w:szCs w:val="24"/>
        </w:rPr>
      </w:pPr>
      <w:bookmarkStart w:id="70" w:name="_Toc536032193"/>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 xml:space="preserve">Fertilizer recommendation for the </w:t>
      </w:r>
      <w:r w:rsidR="00F52D57" w:rsidRPr="003E205C">
        <w:rPr>
          <w:rFonts w:ascii="Times New Roman" w:hAnsi="Times New Roman" w:cs="Times New Roman"/>
          <w:b/>
          <w:i w:val="0"/>
          <w:color w:val="auto"/>
          <w:sz w:val="24"/>
          <w:szCs w:val="24"/>
        </w:rPr>
        <w:t>three- and half--month</w:t>
      </w:r>
      <w:r w:rsidR="001F1C82" w:rsidRPr="003E205C">
        <w:rPr>
          <w:rFonts w:ascii="Times New Roman" w:hAnsi="Times New Roman" w:cs="Times New Roman"/>
          <w:b/>
          <w:i w:val="0"/>
          <w:color w:val="auto"/>
          <w:sz w:val="24"/>
          <w:szCs w:val="24"/>
        </w:rPr>
        <w:t xml:space="preserve"> age </w:t>
      </w:r>
      <w:r w:rsidR="00F52D57" w:rsidRPr="003E205C">
        <w:rPr>
          <w:rFonts w:ascii="Times New Roman" w:hAnsi="Times New Roman" w:cs="Times New Roman"/>
          <w:b/>
          <w:i w:val="0"/>
          <w:color w:val="auto"/>
          <w:sz w:val="24"/>
          <w:szCs w:val="24"/>
        </w:rPr>
        <w:t>t</w:t>
      </w:r>
      <w:r w:rsidR="001F1C82" w:rsidRPr="003E205C">
        <w:rPr>
          <w:rFonts w:ascii="Times New Roman" w:hAnsi="Times New Roman" w:cs="Times New Roman"/>
          <w:b/>
          <w:i w:val="0"/>
          <w:color w:val="auto"/>
          <w:sz w:val="24"/>
          <w:szCs w:val="24"/>
        </w:rPr>
        <w:t>ransplanted varieties</w:t>
      </w:r>
      <w:bookmarkEnd w:id="70"/>
      <w:r w:rsidR="001F1C8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0B4A1512" w14:textId="77777777" w:rsidTr="00030DD2">
        <w:tc>
          <w:tcPr>
            <w:tcW w:w="3828"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6F266D5E" w14:textId="408EAE60"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030DD2">
        <w:tc>
          <w:tcPr>
            <w:tcW w:w="3828"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030DD2">
        <w:tc>
          <w:tcPr>
            <w:tcW w:w="3828"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701"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030DD2">
        <w:tc>
          <w:tcPr>
            <w:tcW w:w="3828"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701"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030DD2">
        <w:tc>
          <w:tcPr>
            <w:tcW w:w="3828"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701"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030DD2">
        <w:tc>
          <w:tcPr>
            <w:tcW w:w="3828"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701"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163C496B" w:rsidR="00030DD2" w:rsidRPr="003E205C" w:rsidRDefault="003E205C" w:rsidP="003E205C">
      <w:pPr>
        <w:pStyle w:val="Caption"/>
        <w:rPr>
          <w:rFonts w:ascii="Times New Roman" w:hAnsi="Times New Roman" w:cs="Times New Roman"/>
          <w:b/>
          <w:i w:val="0"/>
          <w:color w:val="auto"/>
          <w:sz w:val="24"/>
          <w:szCs w:val="24"/>
        </w:rPr>
      </w:pPr>
      <w:bookmarkStart w:id="71" w:name="_Toc536032194"/>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5</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3E205C">
        <w:rPr>
          <w:rFonts w:ascii="Times New Roman" w:hAnsi="Times New Roman" w:cs="Times New Roman"/>
          <w:b/>
          <w:i w:val="0"/>
          <w:color w:val="auto"/>
          <w:sz w:val="24"/>
          <w:szCs w:val="24"/>
        </w:rPr>
        <w:t>Fertilizer recommendation for the three- and half--month age direct seeded varieties</w:t>
      </w:r>
      <w:bookmarkEnd w:id="71"/>
      <w:r w:rsidR="00030DD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1C24BC2C" w14:textId="77777777" w:rsidTr="007C2194">
        <w:tc>
          <w:tcPr>
            <w:tcW w:w="3828"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11D0BAD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7C2194">
        <w:tc>
          <w:tcPr>
            <w:tcW w:w="3828"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7C2194">
        <w:tc>
          <w:tcPr>
            <w:tcW w:w="3828"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701"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7C2194">
        <w:tc>
          <w:tcPr>
            <w:tcW w:w="3828"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701"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7C2194">
        <w:tc>
          <w:tcPr>
            <w:tcW w:w="3828"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701"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7C2194">
        <w:tc>
          <w:tcPr>
            <w:tcW w:w="3828"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701"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523AAF70"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2" w:name="_Toc536028825"/>
      <w:r w:rsidRPr="00B1628E">
        <w:rPr>
          <w:rFonts w:ascii="Times New Roman" w:hAnsi="Times New Roman" w:cs="Times New Roman"/>
          <w:b/>
          <w:i w:val="0"/>
          <w:color w:val="auto"/>
          <w:sz w:val="24"/>
          <w:szCs w:val="24"/>
        </w:rPr>
        <w:t xml:space="preserve">3.3.4.2 Weed, </w:t>
      </w:r>
      <w:r w:rsidR="00A53CDD">
        <w:rPr>
          <w:rFonts w:ascii="Times New Roman" w:hAnsi="Times New Roman" w:cs="Times New Roman"/>
          <w:b/>
          <w:i w:val="0"/>
          <w:color w:val="auto"/>
          <w:sz w:val="24"/>
          <w:szCs w:val="24"/>
        </w:rPr>
        <w:t>p</w:t>
      </w:r>
      <w:r w:rsidRPr="00B1628E">
        <w:rPr>
          <w:rFonts w:ascii="Times New Roman" w:hAnsi="Times New Roman" w:cs="Times New Roman"/>
          <w:b/>
          <w:i w:val="0"/>
          <w:color w:val="auto"/>
          <w:sz w:val="24"/>
          <w:szCs w:val="24"/>
        </w:rPr>
        <w:t xml:space="preserve">est and </w:t>
      </w:r>
      <w:r w:rsidR="00A53CDD">
        <w:rPr>
          <w:rFonts w:ascii="Times New Roman" w:hAnsi="Times New Roman" w:cs="Times New Roman"/>
          <w:b/>
          <w:i w:val="0"/>
          <w:color w:val="auto"/>
          <w:sz w:val="24"/>
          <w:szCs w:val="24"/>
        </w:rPr>
        <w:t>d</w:t>
      </w:r>
      <w:r w:rsidRPr="00B1628E">
        <w:rPr>
          <w:rFonts w:ascii="Times New Roman" w:hAnsi="Times New Roman" w:cs="Times New Roman"/>
          <w:b/>
          <w:i w:val="0"/>
          <w:color w:val="auto"/>
          <w:sz w:val="24"/>
          <w:szCs w:val="24"/>
        </w:rPr>
        <w:t xml:space="preserve">isease </w:t>
      </w:r>
      <w:r w:rsidR="00A53CDD">
        <w:rPr>
          <w:rFonts w:ascii="Times New Roman" w:hAnsi="Times New Roman" w:cs="Times New Roman"/>
          <w:b/>
          <w:i w:val="0"/>
          <w:color w:val="auto"/>
          <w:sz w:val="24"/>
          <w:szCs w:val="24"/>
        </w:rPr>
        <w:t>c</w:t>
      </w:r>
      <w:r w:rsidRPr="00B1628E">
        <w:rPr>
          <w:rFonts w:ascii="Times New Roman" w:hAnsi="Times New Roman" w:cs="Times New Roman"/>
          <w:b/>
          <w:i w:val="0"/>
          <w:color w:val="auto"/>
          <w:sz w:val="24"/>
          <w:szCs w:val="24"/>
        </w:rPr>
        <w:t>ontrol</w:t>
      </w:r>
      <w:bookmarkEnd w:id="72"/>
    </w:p>
    <w:p w14:paraId="0450DD4E" w14:textId="398573C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4FB67AAB" w14:textId="268CDDDF" w:rsidR="003E205C" w:rsidRDefault="003E205C" w:rsidP="001F1C82">
      <w:pPr>
        <w:spacing w:line="480" w:lineRule="auto"/>
        <w:jc w:val="both"/>
        <w:rPr>
          <w:rFonts w:ascii="Times New Roman" w:hAnsi="Times New Roman" w:cs="Times New Roman"/>
          <w:sz w:val="24"/>
          <w:szCs w:val="24"/>
        </w:rPr>
      </w:pPr>
    </w:p>
    <w:p w14:paraId="05286F22" w14:textId="77777777" w:rsidR="003E205C" w:rsidRDefault="003E205C" w:rsidP="001F1C82">
      <w:pPr>
        <w:spacing w:line="480" w:lineRule="auto"/>
        <w:jc w:val="both"/>
        <w:rPr>
          <w:rFonts w:ascii="Times New Roman" w:hAnsi="Times New Roman" w:cs="Times New Roman"/>
          <w:sz w:val="24"/>
          <w:szCs w:val="24"/>
        </w:rPr>
      </w:pP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3" w:name="_Toc536028826"/>
      <w:r w:rsidRPr="00B1628E">
        <w:rPr>
          <w:rFonts w:ascii="Times New Roman" w:hAnsi="Times New Roman" w:cs="Times New Roman"/>
          <w:b/>
          <w:color w:val="auto"/>
          <w:sz w:val="24"/>
          <w:szCs w:val="24"/>
        </w:rPr>
        <w:t>3.4 Data Collection</w:t>
      </w:r>
      <w:bookmarkEnd w:id="7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74" w:name="_Toc536028827"/>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74"/>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3DC17F6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6192"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55168"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F4E306" w:rsidR="001F1C82" w:rsidRPr="003E205C" w:rsidRDefault="003E205C" w:rsidP="003E205C">
      <w:pPr>
        <w:pStyle w:val="Caption"/>
        <w:rPr>
          <w:rFonts w:ascii="Times New Roman" w:hAnsi="Times New Roman" w:cs="Times New Roman"/>
          <w:b/>
          <w:i w:val="0"/>
          <w:color w:val="auto"/>
          <w:sz w:val="24"/>
          <w:szCs w:val="24"/>
        </w:rPr>
      </w:pPr>
      <w:bookmarkStart w:id="75" w:name="_Toc536027817"/>
      <w:bookmarkStart w:id="76"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3E205C">
        <w:rPr>
          <w:rFonts w:ascii="Times New Roman" w:hAnsi="Times New Roman" w:cs="Times New Roman"/>
          <w:b/>
          <w:i w:val="0"/>
          <w:color w:val="auto"/>
          <w:sz w:val="24"/>
          <w:szCs w:val="24"/>
        </w:rPr>
        <w:t>(</w:t>
      </w:r>
      <w:r w:rsidR="00FB0033" w:rsidRPr="003E205C">
        <w:rPr>
          <w:rFonts w:ascii="Times New Roman" w:hAnsi="Times New Roman" w:cs="Times New Roman"/>
          <w:b/>
          <w:i w:val="0"/>
          <w:color w:val="auto"/>
          <w:sz w:val="24"/>
          <w:szCs w:val="24"/>
        </w:rPr>
        <w:t xml:space="preserve">a) </w:t>
      </w:r>
      <w:r w:rsidR="001F1C82" w:rsidRPr="003E205C">
        <w:rPr>
          <w:rFonts w:ascii="Times New Roman" w:hAnsi="Times New Roman" w:cs="Times New Roman"/>
          <w:b/>
          <w:i w:val="0"/>
          <w:color w:val="auto"/>
          <w:sz w:val="24"/>
          <w:szCs w:val="24"/>
        </w:rPr>
        <w:t xml:space="preserve">The </w:t>
      </w:r>
      <w:r w:rsidR="00FB0033" w:rsidRPr="003E205C">
        <w:rPr>
          <w:rFonts w:ascii="Times New Roman" w:hAnsi="Times New Roman" w:cs="Times New Roman"/>
          <w:b/>
          <w:i w:val="0"/>
          <w:color w:val="auto"/>
          <w:sz w:val="24"/>
          <w:szCs w:val="24"/>
        </w:rPr>
        <w:t>r</w:t>
      </w:r>
      <w:r w:rsidR="001F1C82" w:rsidRPr="003E205C">
        <w:rPr>
          <w:rFonts w:ascii="Times New Roman" w:hAnsi="Times New Roman" w:cs="Times New Roman"/>
          <w:b/>
          <w:i w:val="0"/>
          <w:color w:val="auto"/>
          <w:sz w:val="24"/>
          <w:szCs w:val="24"/>
        </w:rPr>
        <w:t xml:space="preserve">oot </w:t>
      </w:r>
      <w:r w:rsidR="00FB0033" w:rsidRPr="003E205C">
        <w:rPr>
          <w:rFonts w:ascii="Times New Roman" w:hAnsi="Times New Roman" w:cs="Times New Roman"/>
          <w:b/>
          <w:i w:val="0"/>
          <w:color w:val="auto"/>
          <w:sz w:val="24"/>
          <w:szCs w:val="24"/>
        </w:rPr>
        <w:t>s</w:t>
      </w:r>
      <w:r w:rsidR="001F1C82" w:rsidRPr="003E205C">
        <w:rPr>
          <w:rFonts w:ascii="Times New Roman" w:hAnsi="Times New Roman" w:cs="Times New Roman"/>
          <w:b/>
          <w:i w:val="0"/>
          <w:color w:val="auto"/>
          <w:sz w:val="24"/>
          <w:szCs w:val="24"/>
        </w:rPr>
        <w:t xml:space="preserve">canner WinRhizo 2016 and </w:t>
      </w:r>
      <w:r w:rsidR="00FB0033" w:rsidRPr="003E205C">
        <w:rPr>
          <w:rFonts w:ascii="Times New Roman" w:hAnsi="Times New Roman" w:cs="Times New Roman"/>
          <w:b/>
          <w:i w:val="0"/>
          <w:color w:val="auto"/>
          <w:sz w:val="24"/>
          <w:szCs w:val="24"/>
        </w:rPr>
        <w:t xml:space="preserve">(b) </w:t>
      </w:r>
      <w:r w:rsidR="001F1C82" w:rsidRPr="003E205C">
        <w:rPr>
          <w:rFonts w:ascii="Times New Roman" w:hAnsi="Times New Roman" w:cs="Times New Roman"/>
          <w:b/>
          <w:i w:val="0"/>
          <w:color w:val="auto"/>
          <w:sz w:val="24"/>
          <w:szCs w:val="24"/>
        </w:rPr>
        <w:t xml:space="preserve">scanned image </w:t>
      </w:r>
      <w:r w:rsidR="00FB0033" w:rsidRPr="003E205C">
        <w:rPr>
          <w:rFonts w:ascii="Times New Roman" w:hAnsi="Times New Roman" w:cs="Times New Roman"/>
          <w:b/>
          <w:i w:val="0"/>
          <w:color w:val="auto"/>
          <w:sz w:val="24"/>
          <w:szCs w:val="24"/>
        </w:rPr>
        <w:t>produced by the scanner.</w:t>
      </w:r>
      <w:bookmarkEnd w:id="75"/>
      <w:bookmarkEnd w:id="76"/>
    </w:p>
    <w:p w14:paraId="3605AA34" w14:textId="71F5581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31BB3104" w:rsidR="001F1C82" w:rsidRPr="003E205C" w:rsidRDefault="003E205C" w:rsidP="003E205C">
      <w:pPr>
        <w:pStyle w:val="Caption"/>
        <w:rPr>
          <w:rFonts w:ascii="Times New Roman" w:hAnsi="Times New Roman" w:cs="Times New Roman"/>
          <w:b/>
          <w:bCs/>
          <w:i w:val="0"/>
          <w:sz w:val="24"/>
          <w:szCs w:val="24"/>
        </w:rPr>
      </w:pPr>
      <w:bookmarkStart w:id="77" w:name="_Toc536027818"/>
      <w:bookmarkStart w:id="78"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3E205C">
        <w:rPr>
          <w:rFonts w:ascii="Times New Roman" w:hAnsi="Times New Roman" w:cs="Times New Roman"/>
          <w:b/>
          <w:bCs/>
          <w:i w:val="0"/>
          <w:color w:val="auto"/>
          <w:sz w:val="24"/>
          <w:szCs w:val="24"/>
        </w:rPr>
        <w:t>SPAD meter (MINOLTA 502)</w:t>
      </w:r>
      <w:bookmarkEnd w:id="77"/>
      <w:bookmarkEnd w:id="78"/>
      <w:r w:rsidR="001F1C82" w:rsidRPr="003E205C">
        <w:rPr>
          <w:rFonts w:ascii="Times New Roman" w:hAnsi="Times New Roman" w:cs="Times New Roman"/>
          <w:b/>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5B8CB8AD" w:rsidR="001F1C82" w:rsidRPr="00B1628E" w:rsidRDefault="001F1C82" w:rsidP="001F1C82">
      <w:pPr>
        <w:pStyle w:val="Heading3"/>
        <w:spacing w:line="480" w:lineRule="auto"/>
        <w:jc w:val="both"/>
        <w:rPr>
          <w:rFonts w:ascii="Times New Roman" w:hAnsi="Times New Roman" w:cs="Times New Roman"/>
          <w:b/>
          <w:color w:val="auto"/>
        </w:rPr>
      </w:pPr>
      <w:bookmarkStart w:id="79" w:name="_Toc536028828"/>
      <w:r w:rsidRPr="00B1628E">
        <w:rPr>
          <w:rFonts w:ascii="Times New Roman" w:hAnsi="Times New Roman" w:cs="Times New Roman"/>
          <w:b/>
          <w:color w:val="auto"/>
        </w:rPr>
        <w:t xml:space="preserve">3.4.2 Rice plants during the </w:t>
      </w:r>
      <w:r w:rsidR="00FB0033">
        <w:rPr>
          <w:rFonts w:ascii="Times New Roman" w:hAnsi="Times New Roman" w:cs="Times New Roman"/>
          <w:b/>
          <w:color w:val="auto"/>
        </w:rPr>
        <w:t>e</w:t>
      </w:r>
      <w:r w:rsidRPr="00B1628E">
        <w:rPr>
          <w:rFonts w:ascii="Times New Roman" w:hAnsi="Times New Roman" w:cs="Times New Roman"/>
          <w:b/>
          <w:color w:val="auto"/>
        </w:rPr>
        <w:t>arly growth stage</w:t>
      </w:r>
      <w:bookmarkEnd w:id="79"/>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0" w:name="_Toc535345278"/>
      <w:bookmarkStart w:id="81" w:name="_Toc535486001"/>
      <w:bookmarkStart w:id="82" w:name="_Toc536024925"/>
      <w:bookmarkStart w:id="83" w:name="_Toc536025220"/>
      <w:bookmarkStart w:id="84" w:name="_Toc536028829"/>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0"/>
      <w:bookmarkEnd w:id="81"/>
      <w:bookmarkEnd w:id="82"/>
      <w:bookmarkEnd w:id="83"/>
      <w:bookmarkEnd w:id="84"/>
      <w:r w:rsidRPr="00B1628E">
        <w:rPr>
          <w:rFonts w:ascii="Times New Roman" w:hAnsi="Times New Roman" w:cs="Times New Roman"/>
          <w:color w:val="auto"/>
        </w:rPr>
        <w:t xml:space="preserve"> </w:t>
      </w:r>
    </w:p>
    <w:p w14:paraId="00AF20BF" w14:textId="2FDC2D7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C91E53" w14:textId="3A9D25CD" w:rsidR="005A2034" w:rsidRDefault="005A2034" w:rsidP="001F1C82">
      <w:pPr>
        <w:spacing w:line="480" w:lineRule="auto"/>
        <w:jc w:val="both"/>
        <w:rPr>
          <w:rFonts w:ascii="Times New Roman" w:hAnsi="Times New Roman" w:cs="Times New Roman"/>
          <w:sz w:val="24"/>
          <w:szCs w:val="24"/>
        </w:rPr>
      </w:pPr>
    </w:p>
    <w:p w14:paraId="39C00689" w14:textId="16C7802D" w:rsidR="005A2034" w:rsidRDefault="005A2034" w:rsidP="001F1C82">
      <w:pPr>
        <w:spacing w:line="480" w:lineRule="auto"/>
        <w:jc w:val="both"/>
        <w:rPr>
          <w:rFonts w:ascii="Times New Roman" w:hAnsi="Times New Roman" w:cs="Times New Roman"/>
          <w:sz w:val="24"/>
          <w:szCs w:val="24"/>
        </w:rPr>
      </w:pP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7152"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43344C" w:rsidRPr="00AB30C0" w:rsidRDefault="0043344C"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77" type="#_x0000_t202" style="position:absolute;left:0;text-align:left;margin-left:108.05pt;margin-top:5.2pt;width:28.75pt;height:22.1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" filled="f" stroked="f" strokeweight="1.5pt">
                <v:textbox>
                  <w:txbxContent>
                    <w:p w14:paraId="052CD2FE" w14:textId="77777777" w:rsidR="0043344C" w:rsidRPr="00AB30C0" w:rsidRDefault="0043344C"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43344C" w:rsidRPr="00AB30C0" w:rsidRDefault="0043344C"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78" type="#_x0000_t202" style="position:absolute;left:0;text-align:left;margin-left:116.45pt;margin-top:24.05pt;width:28.75pt;height:20.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9Mg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" filled="f" stroked="f" strokeweight="1.5pt">
                <v:textbox>
                  <w:txbxContent>
                    <w:p w14:paraId="6F4EE11E" w14:textId="77777777" w:rsidR="0043344C" w:rsidRPr="00AB30C0" w:rsidRDefault="0043344C"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47CC722E" w:rsidR="001F1C82" w:rsidRDefault="003E205C" w:rsidP="003E205C">
      <w:pPr>
        <w:pStyle w:val="Caption"/>
        <w:rPr>
          <w:rFonts w:ascii="Times New Roman" w:hAnsi="Times New Roman" w:cs="Times New Roman"/>
          <w:b/>
          <w:i w:val="0"/>
          <w:color w:val="auto"/>
          <w:sz w:val="24"/>
          <w:szCs w:val="24"/>
        </w:rPr>
      </w:pPr>
      <w:bookmarkStart w:id="85" w:name="_Toc536027819"/>
      <w:bookmarkStart w:id="86"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Layout for measuring ground cover percentage in the blocks.</w:t>
      </w:r>
      <w:bookmarkEnd w:id="85"/>
      <w:bookmarkEnd w:id="86"/>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50372234" w:rsidR="005E2A56" w:rsidRDefault="005728ED" w:rsidP="005728ED">
      <w:pPr>
        <w:pStyle w:val="Heading2"/>
        <w:spacing w:line="480" w:lineRule="auto"/>
        <w:rPr>
          <w:rFonts w:ascii="Times New Roman" w:hAnsi="Times New Roman" w:cs="Times New Roman"/>
          <w:b/>
          <w:color w:val="auto"/>
          <w:sz w:val="24"/>
          <w:szCs w:val="24"/>
        </w:rPr>
      </w:pPr>
      <w:bookmarkStart w:id="87" w:name="_Toc536028830"/>
      <w:r w:rsidRPr="005728ED">
        <w:rPr>
          <w:rFonts w:ascii="Times New Roman" w:hAnsi="Times New Roman" w:cs="Times New Roman"/>
          <w:b/>
          <w:color w:val="auto"/>
          <w:sz w:val="24"/>
          <w:szCs w:val="24"/>
        </w:rPr>
        <w:t xml:space="preserve">3.5 Data </w:t>
      </w:r>
      <w:r w:rsidR="00A53CDD">
        <w:rPr>
          <w:rFonts w:ascii="Times New Roman" w:hAnsi="Times New Roman" w:cs="Times New Roman"/>
          <w:b/>
          <w:color w:val="auto"/>
          <w:sz w:val="24"/>
          <w:szCs w:val="24"/>
        </w:rPr>
        <w:t>a</w:t>
      </w:r>
      <w:r w:rsidRPr="005728ED">
        <w:rPr>
          <w:rFonts w:ascii="Times New Roman" w:hAnsi="Times New Roman" w:cs="Times New Roman"/>
          <w:b/>
          <w:color w:val="auto"/>
          <w:sz w:val="24"/>
          <w:szCs w:val="24"/>
        </w:rPr>
        <w:t>nalysis</w:t>
      </w:r>
      <w:bookmarkEnd w:id="87"/>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1C57B471" w:rsidR="005E2A56" w:rsidRDefault="005E2A56" w:rsidP="00D45A54"/>
    <w:p w14:paraId="7074E90A" w14:textId="77777777" w:rsidR="00FD2C78" w:rsidRDefault="00FD2C78"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88" w:name="_Toc53602883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8"/>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9" w:name="_Toc536028832"/>
      <w:r w:rsidRPr="00E21FAB">
        <w:rPr>
          <w:rFonts w:ascii="Times New Roman" w:hAnsi="Times New Roman" w:cs="Times New Roman"/>
          <w:b/>
          <w:color w:val="auto"/>
          <w:sz w:val="24"/>
          <w:szCs w:val="24"/>
        </w:rPr>
        <w:t>RESULTS AND DISCUSSION</w:t>
      </w:r>
      <w:bookmarkEnd w:id="89"/>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90" w:name="_Toc53602883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9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663C987" w:rsidR="002B0C1C" w:rsidRPr="00E771B1" w:rsidRDefault="00E771B1" w:rsidP="007D3CD1">
      <w:pPr>
        <w:pStyle w:val="Heading3"/>
        <w:spacing w:line="480" w:lineRule="auto"/>
        <w:rPr>
          <w:rFonts w:ascii="Times New Roman" w:hAnsi="Times New Roman" w:cs="Times New Roman"/>
          <w:b/>
          <w:color w:val="auto"/>
        </w:rPr>
      </w:pPr>
      <w:bookmarkStart w:id="91" w:name="_Toc536028834"/>
      <w:r w:rsidRPr="00E771B1">
        <w:rPr>
          <w:rFonts w:ascii="Times New Roman" w:hAnsi="Times New Roman" w:cs="Times New Roman"/>
          <w:b/>
          <w:color w:val="auto"/>
        </w:rPr>
        <w:t xml:space="preserve">4.1.1 Seedling </w:t>
      </w:r>
      <w:r w:rsidR="00A53CDD">
        <w:rPr>
          <w:rFonts w:ascii="Times New Roman" w:hAnsi="Times New Roman" w:cs="Times New Roman"/>
          <w:b/>
          <w:color w:val="auto"/>
        </w:rPr>
        <w:t>g</w:t>
      </w:r>
      <w:r w:rsidRPr="00E771B1">
        <w:rPr>
          <w:rFonts w:ascii="Times New Roman" w:hAnsi="Times New Roman" w:cs="Times New Roman"/>
          <w:b/>
          <w:color w:val="auto"/>
        </w:rPr>
        <w:t xml:space="preserve">rowth </w:t>
      </w:r>
      <w:r w:rsidR="00A53CDD">
        <w:rPr>
          <w:rFonts w:ascii="Times New Roman" w:hAnsi="Times New Roman" w:cs="Times New Roman"/>
          <w:b/>
          <w:color w:val="auto"/>
        </w:rPr>
        <w:t>p</w:t>
      </w:r>
      <w:r w:rsidRPr="00E771B1">
        <w:rPr>
          <w:rFonts w:ascii="Times New Roman" w:hAnsi="Times New Roman" w:cs="Times New Roman"/>
          <w:b/>
          <w:color w:val="auto"/>
        </w:rPr>
        <w:t>arameters</w:t>
      </w:r>
      <w:bookmarkEnd w:id="91"/>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0EC4E2FB"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2" w:name="_Toc536028835"/>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 xml:space="preserve">Seedling </w:t>
      </w:r>
      <w:r w:rsidR="00B633B7">
        <w:rPr>
          <w:rFonts w:ascii="Times New Roman" w:hAnsi="Times New Roman" w:cs="Times New Roman"/>
          <w:b/>
          <w:i w:val="0"/>
          <w:color w:val="000000" w:themeColor="text1"/>
          <w:sz w:val="24"/>
          <w:szCs w:val="24"/>
        </w:rPr>
        <w:t>h</w:t>
      </w:r>
      <w:r w:rsidRPr="006667D6">
        <w:rPr>
          <w:rFonts w:ascii="Times New Roman" w:hAnsi="Times New Roman" w:cs="Times New Roman"/>
          <w:b/>
          <w:i w:val="0"/>
          <w:color w:val="000000" w:themeColor="text1"/>
          <w:sz w:val="24"/>
          <w:szCs w:val="24"/>
        </w:rPr>
        <w:t>eight</w:t>
      </w:r>
      <w:bookmarkEnd w:id="92"/>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1616" behindDoc="1" locked="0" layoutInCell="1" allowOverlap="1" wp14:anchorId="22B9F292" wp14:editId="45F103DB">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43344C" w:rsidRPr="00931841" w:rsidRDefault="0043344C">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079" type="#_x0000_t202" style="position:absolute;left:0;text-align:left;margin-left:6.95pt;margin-top:-1.7pt;width:444.2pt;height:671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uU0w7lACAACvBAAADgAAAAAAAAAAAAAAAAAuAgAAZHJzL2Uyb0RvYy54bWxQSwECLQAUAAYA&#10;CAAAACEAJMws/t4AAAAKAQAADwAAAAAAAAAAAAAAAACqBAAAZHJzL2Rvd25yZXYueG1sUEsFBgAA&#10;AAAEAAQA8wAAALUFAAAAAA==&#10;" fillcolor="white [3201]" strokeweight="1.5pt">
                <v:textbox>
                  <w:txbxContent>
                    <w:p w14:paraId="37C1C88C" w14:textId="77777777" w:rsidR="0043344C" w:rsidRPr="00931841" w:rsidRDefault="0043344C">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1658240"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43344C" w:rsidRPr="00B34C09" w14:paraId="400CEDC0" w14:textId="77777777" w:rsidTr="00AC37BE">
                              <w:trPr>
                                <w:trHeight w:val="170"/>
                              </w:trPr>
                              <w:tc>
                                <w:tcPr>
                                  <w:tcW w:w="1560" w:type="dxa"/>
                                  <w:vAlign w:val="center"/>
                                </w:tcPr>
                                <w:p w14:paraId="523A7117" w14:textId="0291EEC9"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80" type="#_x0000_t202" style="position:absolute;left:0;text-align:left;margin-left:20.5pt;margin-top:237.4pt;width:430.2pt;height:32.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hjQGZj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43344C" w:rsidRPr="00B34C09" w14:paraId="400CEDC0" w14:textId="77777777" w:rsidTr="00AC37BE">
                        <w:trPr>
                          <w:trHeight w:val="170"/>
                        </w:trPr>
                        <w:tc>
                          <w:tcPr>
                            <w:tcW w:w="1560" w:type="dxa"/>
                            <w:vAlign w:val="center"/>
                          </w:tcPr>
                          <w:p w14:paraId="523A7117" w14:textId="0291EEC9"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43344C" w:rsidRPr="00B34C09" w:rsidRDefault="0043344C"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43344C" w:rsidRDefault="0043344C"/>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p>
    <w:p w14:paraId="2A7DE29B" w14:textId="3B45874D" w:rsidR="00402D81" w:rsidRPr="00FD2C78" w:rsidRDefault="00D862D6" w:rsidP="004D4AE5">
      <w:pPr>
        <w:pStyle w:val="Caption"/>
        <w:numPr>
          <w:ilvl w:val="0"/>
          <w:numId w:val="5"/>
        </w:numPr>
        <w:rPr>
          <w:rFonts w:ascii="Times New Roman" w:hAnsi="Times New Roman" w:cs="Times New Roman"/>
          <w:b/>
          <w:i w:val="0"/>
          <w:color w:val="auto"/>
          <w:sz w:val="24"/>
          <w:szCs w:val="24"/>
        </w:rPr>
      </w:pPr>
      <w:r w:rsidRPr="00FD2C78">
        <w:rPr>
          <w:rFonts w:ascii="Times New Roman" w:hAnsi="Times New Roman" w:cs="Times New Roman"/>
          <w:b/>
          <w:i w:val="0"/>
          <w:color w:val="auto"/>
          <w:sz w:val="24"/>
          <w:szCs w:val="24"/>
        </w:rPr>
        <w:t xml:space="preserve">Mean seedling height at 3, 6, 9 </w:t>
      </w:r>
      <w:r w:rsidR="00E73B8E" w:rsidRPr="00FD2C78">
        <w:rPr>
          <w:rFonts w:ascii="Times New Roman" w:hAnsi="Times New Roman" w:cs="Times New Roman"/>
          <w:b/>
          <w:i w:val="0"/>
          <w:color w:val="auto"/>
          <w:sz w:val="24"/>
          <w:szCs w:val="24"/>
        </w:rPr>
        <w:t>and</w:t>
      </w:r>
      <w:r w:rsidRPr="00FD2C78">
        <w:rPr>
          <w:rFonts w:ascii="Times New Roman" w:hAnsi="Times New Roman" w:cs="Times New Roman"/>
          <w:b/>
          <w:i w:val="0"/>
          <w:color w:val="auto"/>
          <w:sz w:val="24"/>
          <w:szCs w:val="24"/>
        </w:rPr>
        <w:t xml:space="preserve"> 12 DAS in variety Bg 360</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2640" behindDoc="0" locked="0" layoutInCell="1" allowOverlap="1" wp14:anchorId="7A55CE4D" wp14:editId="763A302C">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42880" behindDoc="0" locked="0" layoutInCell="1" allowOverlap="1" wp14:anchorId="59C396F1" wp14:editId="31570A36">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43344C" w:rsidRPr="005E2A56" w14:paraId="2CCED92E" w14:textId="77777777" w:rsidTr="001A552C">
                              <w:trPr>
                                <w:trHeight w:val="170"/>
                              </w:trPr>
                              <w:tc>
                                <w:tcPr>
                                  <w:tcW w:w="1139" w:type="dxa"/>
                                  <w:vAlign w:val="center"/>
                                </w:tcPr>
                                <w:p w14:paraId="50B6EF6A" w14:textId="3382432D"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43344C" w:rsidRPr="005E2A56" w:rsidRDefault="0043344C"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81" type="#_x0000_t202" style="position:absolute;margin-left:43.65pt;margin-top:19.7pt;width:430.2pt;height:52.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PMQIAAFs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BW/JEP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43344C" w:rsidRPr="005E2A56" w14:paraId="2CCED92E" w14:textId="77777777" w:rsidTr="001A552C">
                        <w:trPr>
                          <w:trHeight w:val="170"/>
                        </w:trPr>
                        <w:tc>
                          <w:tcPr>
                            <w:tcW w:w="1139" w:type="dxa"/>
                            <w:vAlign w:val="center"/>
                          </w:tcPr>
                          <w:p w14:paraId="50B6EF6A" w14:textId="3382432D"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43344C" w:rsidRPr="005E2A56" w:rsidRDefault="0043344C"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43344C" w:rsidRPr="005E2A56" w:rsidRDefault="0043344C"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93" w:name="_Toc533923407"/>
    </w:p>
    <w:p w14:paraId="01E62D1D" w14:textId="14CF981E" w:rsidR="00E73B8E" w:rsidRPr="00FD2C78" w:rsidRDefault="00E73B8E" w:rsidP="004D4AE5">
      <w:pPr>
        <w:pStyle w:val="ListParagraph"/>
        <w:numPr>
          <w:ilvl w:val="0"/>
          <w:numId w:val="5"/>
        </w:numPr>
        <w:rPr>
          <w:b/>
        </w:rPr>
      </w:pPr>
      <w:r w:rsidRPr="00FD2C78">
        <w:rPr>
          <w:b/>
        </w:rPr>
        <w:t>Mean seedling height at 3, 6, 9 and 12 DAS in variety Bg 374</w:t>
      </w:r>
      <w:bookmarkEnd w:id="93"/>
    </w:p>
    <w:p w14:paraId="10FAB5B7" w14:textId="22E25A54" w:rsidR="00DD0D20" w:rsidRDefault="00DD0D20" w:rsidP="009A02B6">
      <w:pPr>
        <w:spacing w:line="480" w:lineRule="auto"/>
        <w:rPr>
          <w:rFonts w:ascii="Times New Roman" w:hAnsi="Times New Roman" w:cs="Times New Roman"/>
          <w:sz w:val="24"/>
          <w:szCs w:val="24"/>
        </w:rPr>
      </w:pPr>
    </w:p>
    <w:p w14:paraId="218EC5F2" w14:textId="061BD406" w:rsidR="00BF2FA3" w:rsidRPr="00931841" w:rsidRDefault="00931841" w:rsidP="00931841">
      <w:pPr>
        <w:pStyle w:val="Caption"/>
        <w:rPr>
          <w:rFonts w:ascii="Times New Roman" w:hAnsi="Times New Roman" w:cs="Times New Roman"/>
          <w:b/>
          <w:i w:val="0"/>
          <w:color w:val="000000" w:themeColor="text1"/>
          <w:sz w:val="24"/>
          <w:szCs w:val="24"/>
        </w:rPr>
      </w:pPr>
      <w:bookmarkStart w:id="94" w:name="_Toc536027526"/>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bookmarkEnd w:id="94"/>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5" w:name="_Toc536028836"/>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9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26DF6C45" w:rsidR="00642228" w:rsidRDefault="00642228" w:rsidP="002D488F">
      <w:pPr>
        <w:spacing w:line="480" w:lineRule="auto"/>
        <w:rPr>
          <w:rFonts w:ascii="Times New Roman" w:hAnsi="Times New Roman" w:cs="Times New Roman"/>
          <w:b/>
          <w:sz w:val="24"/>
          <w:szCs w:val="24"/>
        </w:rPr>
      </w:pPr>
    </w:p>
    <w:p w14:paraId="5275759C" w14:textId="735A7973" w:rsidR="00642228" w:rsidRDefault="00642228" w:rsidP="002D488F">
      <w:pPr>
        <w:spacing w:line="480" w:lineRule="auto"/>
        <w:rPr>
          <w:rFonts w:ascii="Times New Roman" w:hAnsi="Times New Roman" w:cs="Times New Roman"/>
          <w:sz w:val="24"/>
          <w:szCs w:val="24"/>
        </w:rPr>
      </w:pPr>
    </w:p>
    <w:p w14:paraId="173D70C0" w14:textId="22DE44AD" w:rsidR="00642228" w:rsidRDefault="00642228" w:rsidP="002D488F">
      <w:pPr>
        <w:spacing w:line="480" w:lineRule="auto"/>
        <w:rPr>
          <w:rFonts w:ascii="Times New Roman" w:hAnsi="Times New Roman" w:cs="Times New Roman"/>
          <w:sz w:val="24"/>
          <w:szCs w:val="24"/>
        </w:rPr>
      </w:pPr>
    </w:p>
    <w:p w14:paraId="4C2BE631" w14:textId="54837476" w:rsidR="00642228" w:rsidRDefault="00642228" w:rsidP="002D488F">
      <w:pPr>
        <w:spacing w:line="480" w:lineRule="auto"/>
        <w:rPr>
          <w:rFonts w:ascii="Times New Roman" w:hAnsi="Times New Roman" w:cs="Times New Roman"/>
          <w:sz w:val="24"/>
          <w:szCs w:val="24"/>
        </w:rPr>
      </w:pPr>
    </w:p>
    <w:p w14:paraId="404C1C2B" w14:textId="68BBE72B" w:rsidR="00642228" w:rsidRDefault="00642228" w:rsidP="002D488F">
      <w:pPr>
        <w:spacing w:line="480" w:lineRule="auto"/>
        <w:rPr>
          <w:rFonts w:ascii="Times New Roman" w:hAnsi="Times New Roman" w:cs="Times New Roman"/>
          <w:sz w:val="24"/>
          <w:szCs w:val="24"/>
        </w:rPr>
      </w:pPr>
    </w:p>
    <w:p w14:paraId="5BFEDA93" w14:textId="1D6A3655" w:rsidR="00642228" w:rsidRDefault="00DB5C2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0592" behindDoc="1" locked="0" layoutInCell="1" allowOverlap="1" wp14:anchorId="2100ABDF" wp14:editId="6DA65720">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82" type="#_x0000_t202" style="position:absolute;margin-left:.75pt;margin-top:3.3pt;width:428pt;height:631.8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CO1rkFSAgAArwQAAA4AAAAAAAAAAAAAAAAALgIAAGRycy9lMm9Eb2MueG1sUEsBAi0AFAAG&#10;AAgAAAAhAK2rAi7dAAAACAEAAA8AAAAAAAAAAAAAAAAArAQAAGRycy9kb3ducmV2LnhtbFBLBQYA&#10;AAAABAAEAPMAAAC2BQAAAAA=&#10;" fillcolor="white [3201]" strokeweight="1.5pt">
                <v:textbox>
                  <w:txbxContent>
                    <w:p w14:paraId="531C136C" w14:textId="77777777" w:rsidR="0043344C" w:rsidRDefault="0043344C"/>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4688"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43344C" w:rsidRPr="0000360A" w:rsidRDefault="0043344C"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43344C" w:rsidRPr="00777122" w:rsidRDefault="0043344C"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83" type="#_x0000_t202" style="position:absolute;margin-left:18.1pt;margin-top:23.3pt;width:1in;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DBo7h0LwIAAFwEAAAOAAAAAAAAAAAAAAAAAC4C&#10;AABkcnMvZTJvRG9jLnhtbFBLAQItABQABgAIAAAAIQARRipo4AAAAAgBAAAPAAAAAAAAAAAAAAAA&#10;AIkEAABkcnMvZG93bnJldi54bWxQSwUGAAAAAAQABADzAAAAlgUAAAAA&#10;" filled="f" stroked="f" strokeweight=".5pt">
                <v:textbox>
                  <w:txbxContent>
                    <w:p w14:paraId="1494E795" w14:textId="77777777" w:rsidR="0043344C" w:rsidRPr="0000360A" w:rsidRDefault="0043344C"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43344C" w:rsidRPr="00777122" w:rsidRDefault="0043344C"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FD2C78" w:rsidRDefault="00721A62" w:rsidP="004D4AE5">
      <w:pPr>
        <w:pStyle w:val="ListParagraph"/>
        <w:numPr>
          <w:ilvl w:val="0"/>
          <w:numId w:val="7"/>
        </w:numPr>
        <w:spacing w:line="360" w:lineRule="auto"/>
        <w:rPr>
          <w:b/>
        </w:rPr>
      </w:pPr>
      <w:r w:rsidRPr="00FD2C78">
        <w:rPr>
          <w:b/>
        </w:rPr>
        <w:t>Variation of m</w:t>
      </w:r>
      <w:r w:rsidR="007668F8" w:rsidRPr="00FD2C78">
        <w:rPr>
          <w:b/>
        </w:rPr>
        <w:t>ean dry weight</w:t>
      </w:r>
      <w:r w:rsidRPr="00FD2C78">
        <w:rPr>
          <w:b/>
        </w:rPr>
        <w:t xml:space="preserve"> of seedlings</w:t>
      </w:r>
      <w:r w:rsidR="007668F8" w:rsidRPr="00FD2C78">
        <w:rPr>
          <w:b/>
        </w:rPr>
        <w:t xml:space="preserve"> according to </w:t>
      </w:r>
      <w:r w:rsidRPr="00FD2C78">
        <w:rPr>
          <w:b/>
        </w:rPr>
        <w:t>different</w:t>
      </w:r>
      <w:r w:rsidR="007668F8" w:rsidRPr="00FD2C78">
        <w:rPr>
          <w:b/>
        </w:rPr>
        <w:t xml:space="preserve"> seed rate</w:t>
      </w:r>
      <w:r w:rsidRPr="00FD2C78">
        <w:rPr>
          <w:b/>
        </w:rPr>
        <w:t>s</w:t>
      </w:r>
      <w:r w:rsidR="007668F8" w:rsidRPr="00FD2C78">
        <w:rPr>
          <w:b/>
        </w:rPr>
        <w:t xml:space="preserve"> at </w:t>
      </w:r>
      <w:r w:rsidRPr="00FD2C78">
        <w:rPr>
          <w:b/>
        </w:rPr>
        <w:t xml:space="preserve">        </w:t>
      </w:r>
      <w:r w:rsidR="004D4AE5" w:rsidRPr="00FD2C78">
        <w:rPr>
          <w:b/>
        </w:rPr>
        <w:t xml:space="preserve">     </w:t>
      </w:r>
      <w:r w:rsidRPr="00FD2C78">
        <w:rPr>
          <w:b/>
        </w:rPr>
        <w:t>12 DAS</w:t>
      </w:r>
      <w:r w:rsidR="007668F8" w:rsidRPr="00FD2C78">
        <w:rPr>
          <w:b/>
        </w:rPr>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3571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43344C" w:rsidRPr="0000360A" w:rsidRDefault="0043344C"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43344C" w:rsidRPr="00777122" w:rsidRDefault="0043344C"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84" type="#_x0000_t202" style="position:absolute;margin-left:18.25pt;margin-top:6.65pt;width:1in;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" filled="f" stroked="f" strokeweight=".5pt">
                <v:textbox>
                  <w:txbxContent>
                    <w:p w14:paraId="06C7443A" w14:textId="77777777" w:rsidR="0043344C" w:rsidRPr="0000360A" w:rsidRDefault="0043344C"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43344C" w:rsidRPr="00777122" w:rsidRDefault="0043344C"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FD2C78" w:rsidRDefault="00721A62" w:rsidP="00C06C34">
      <w:pPr>
        <w:pStyle w:val="ListParagraph"/>
        <w:numPr>
          <w:ilvl w:val="0"/>
          <w:numId w:val="7"/>
        </w:numPr>
        <w:spacing w:line="360" w:lineRule="auto"/>
        <w:rPr>
          <w:b/>
          <w:i/>
        </w:rPr>
      </w:pPr>
      <w:r w:rsidRPr="00FD2C78">
        <w:rPr>
          <w:b/>
        </w:rPr>
        <w:t xml:space="preserve">Variation of mean dry weight of seedlings according to different seed rates at </w:t>
      </w:r>
      <w:r w:rsidR="004D4AE5" w:rsidRPr="00FD2C78">
        <w:rPr>
          <w:b/>
        </w:rPr>
        <w:t xml:space="preserve">        </w:t>
      </w:r>
      <w:r w:rsidRPr="00FD2C78">
        <w:rPr>
          <w:b/>
        </w:rPr>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09EAA511" w:rsidR="00622AE1" w:rsidRDefault="007668F8" w:rsidP="00622AE1">
      <w:pPr>
        <w:spacing w:line="480" w:lineRule="auto"/>
        <w:rPr>
          <w:rFonts w:ascii="Times New Roman" w:hAnsi="Times New Roman" w:cs="Times New Roman"/>
          <w:b/>
          <w:color w:val="000000" w:themeColor="text1"/>
          <w:sz w:val="24"/>
          <w:szCs w:val="24"/>
        </w:rPr>
      </w:pPr>
      <w:bookmarkStart w:id="96" w:name="_Toc536027527"/>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bookmarkEnd w:id="96"/>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7" w:name="_Toc53602883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97"/>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33664" behindDoc="0" locked="0" layoutInCell="1" allowOverlap="1" wp14:anchorId="6EA7EC07" wp14:editId="49386481">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29568" behindDoc="1" locked="0" layoutInCell="1" allowOverlap="1" wp14:anchorId="63E6C717" wp14:editId="13748B2C">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085" type="#_x0000_t202" style="position:absolute;margin-left:-2.25pt;margin-top:4.5pt;width:434.4pt;height:660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" fillcolor="white [3201]" strokeweight="1.5pt">
                <v:textbox>
                  <w:txbxContent>
                    <w:p w14:paraId="2AA94E2F" w14:textId="77777777" w:rsidR="0043344C" w:rsidRDefault="0043344C"/>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43344C" w:rsidRPr="00785C26" w:rsidRDefault="0043344C"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86" type="#_x0000_t202" style="position:absolute;margin-left:36.55pt;margin-top:2.9pt;width:6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fI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pKf+9hCdcT2HPQj4i1fNVjEI/PhhTmcCawb5zw84yEVYDI4SZTU4H79TR/9kSq0UtLijJXU&#10;/9wzJyhRPwySeDuaTOJQpstk+jXHi7u2bK8tZq/vAcd4hBtleRKjf1BnUTrQb7gOy5gVTcxwzF3S&#10;cBbvQz/5uE5cLJfJCcfQsvBo1pbH0BHWCPGme2POnngISOATnKeRFR/o6H17Qpb7ALJJXEWge1RP&#10;+OMIJwpP6xZ35PqevN5/CovfAA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GVZx8gzAgAAXAQAAA4AAAAAAAAAAAAAAAAA&#10;LgIAAGRycy9lMm9Eb2MueG1sUEsBAi0AFAAGAAgAAAAhACrIGc/eAAAABwEAAA8AAAAAAAAAAAAA&#10;AAAAjQQAAGRycy9kb3ducmV2LnhtbFBLBQYAAAAABAAEAPMAAACYBQAAAAA=&#10;" filled="f" stroked="f" strokeweight=".5pt">
                <v:textbox>
                  <w:txbxContent>
                    <w:p w14:paraId="47A25B85" w14:textId="77777777" w:rsidR="0043344C" w:rsidRPr="00785C26" w:rsidRDefault="0043344C"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43344C" w:rsidRDefault="0043344C"/>
                  </w:txbxContent>
                </v:textbox>
              </v:shape>
            </w:pict>
          </mc:Fallback>
        </mc:AlternateContent>
      </w:r>
    </w:p>
    <w:p w14:paraId="47A05496" w14:textId="704AE3E1" w:rsidR="00915A59" w:rsidRPr="00FD2C78" w:rsidRDefault="00915A59" w:rsidP="00915A59">
      <w:pPr>
        <w:pStyle w:val="ListParagraph"/>
        <w:numPr>
          <w:ilvl w:val="0"/>
          <w:numId w:val="8"/>
        </w:numPr>
        <w:spacing w:line="360" w:lineRule="auto"/>
        <w:rPr>
          <w:b/>
          <w:i/>
        </w:rPr>
      </w:pPr>
      <w:r w:rsidRPr="00FD2C78">
        <w:rPr>
          <w:b/>
        </w:rPr>
        <w:t xml:space="preserve">Variation of mean </w:t>
      </w:r>
      <w:r w:rsidR="00785C26" w:rsidRPr="00FD2C78">
        <w:rPr>
          <w:b/>
        </w:rPr>
        <w:t>total root length</w:t>
      </w:r>
      <w:r w:rsidRPr="00FD2C78">
        <w:rPr>
          <w:b/>
        </w:rPr>
        <w:t xml:space="preserve"> of seedlings according to different seed rates at 12 DAS in variety Bg </w:t>
      </w:r>
      <w:r w:rsidR="00FD2C78">
        <w:rPr>
          <w:b/>
        </w:rPr>
        <w:t>360</w:t>
      </w:r>
    </w:p>
    <w:p w14:paraId="21A782AA" w14:textId="0AB96E46" w:rsidR="00785C26" w:rsidRPr="00785C26" w:rsidRDefault="00785C26" w:rsidP="00785C26">
      <w:pPr>
        <w:spacing w:line="360" w:lineRule="auto"/>
        <w:rPr>
          <w:i/>
        </w:rPr>
      </w:pPr>
      <w:r>
        <w:rPr>
          <w:noProof/>
        </w:rPr>
        <w:drawing>
          <wp:anchor distT="0" distB="0" distL="114300" distR="114300" simplePos="0" relativeHeight="251662336"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43344C" w:rsidRPr="00785C26" w:rsidRDefault="0043344C"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43344C" w:rsidRDefault="0043344C"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87" type="#_x0000_t202" style="position:absolute;margin-left:36.95pt;margin-top:32.2pt;width:6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G89IpTICAABcBAAADgAAAAAAAAAAAAAA&#10;AAAuAgAAZHJzL2Uyb0RvYy54bWxQSwECLQAUAAYACAAAACEAdvK4deEAAAAJAQAADwAAAAAAAAAA&#10;AAAAAACMBAAAZHJzL2Rvd25yZXYueG1sUEsFBgAAAAAEAAQA8wAAAJoFAAAAAA==&#10;" filled="f" stroked="f" strokeweight=".5pt">
                <v:textbox>
                  <w:txbxContent>
                    <w:p w14:paraId="78EDF613" w14:textId="3A22E20F" w:rsidR="0043344C" w:rsidRPr="00785C26" w:rsidRDefault="0043344C"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43344C" w:rsidRDefault="0043344C"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14E80CD4" w:rsidR="00785C26" w:rsidRPr="00FD2C78" w:rsidRDefault="00785C26" w:rsidP="00785C26">
      <w:pPr>
        <w:pStyle w:val="ListParagraph"/>
        <w:numPr>
          <w:ilvl w:val="0"/>
          <w:numId w:val="8"/>
        </w:numPr>
        <w:spacing w:line="360" w:lineRule="auto"/>
        <w:rPr>
          <w:b/>
          <w:i/>
        </w:rPr>
      </w:pPr>
      <w:r w:rsidRPr="00FD2C78">
        <w:rPr>
          <w:b/>
        </w:rPr>
        <w:t>Variation of mean total root length of seedlings according to different seed rates at</w:t>
      </w:r>
      <w:r w:rsidR="00FD2C78">
        <w:rPr>
          <w:b/>
        </w:rPr>
        <w:t xml:space="preserve"> </w:t>
      </w:r>
      <w:r w:rsidRPr="00FD2C78">
        <w:rPr>
          <w:b/>
        </w:rPr>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18600FA8"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bookmarkStart w:id="98" w:name="_Toc536027528"/>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bookmarkEnd w:id="98"/>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9" w:name="_Toc536028838"/>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9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27520" behindDoc="1" locked="0" layoutInCell="1" allowOverlap="1" wp14:anchorId="146483D8" wp14:editId="608E4016">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88" type="#_x0000_t202" style="position:absolute;margin-left:-2.25pt;margin-top:6.3pt;width:436.2pt;height:67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" fillcolor="white [3201]" strokeweight="1.5pt">
                <v:textbox>
                  <w:txbxContent>
                    <w:p w14:paraId="1FEBDB43" w14:textId="77777777" w:rsidR="0043344C" w:rsidRDefault="0043344C"/>
                  </w:txbxContent>
                </v:textbox>
              </v:shape>
            </w:pict>
          </mc:Fallback>
        </mc:AlternateContent>
      </w:r>
      <w:r>
        <w:rPr>
          <w:noProof/>
        </w:rPr>
        <w:drawing>
          <wp:anchor distT="0" distB="0" distL="114300" distR="114300" simplePos="0" relativeHeight="251636736"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100" w:name="_Toc533923412"/>
      <w:r w:rsidRPr="00950E81">
        <w:rPr>
          <w:b/>
        </w:rPr>
        <w:t>Mean number of seedlings dispensed per hill in mechanical transplanting according to seed rates in variety Bg 360</w:t>
      </w:r>
      <w:bookmarkEnd w:id="100"/>
    </w:p>
    <w:p w14:paraId="6357D43E" w14:textId="2B35E864" w:rsidR="00C078B3" w:rsidRDefault="00C078B3" w:rsidP="00C078B3">
      <w:pPr>
        <w:keepNext/>
        <w:spacing w:line="360" w:lineRule="auto"/>
        <w:rPr>
          <w:b/>
        </w:rPr>
      </w:pPr>
      <w:r>
        <w:rPr>
          <w:noProof/>
        </w:rPr>
        <w:drawing>
          <wp:anchor distT="0" distB="0" distL="114300" distR="114300" simplePos="0" relativeHeight="251665408"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D72622A" w:rsidR="00C078B3" w:rsidRPr="00CE55FA" w:rsidRDefault="00CE55FA" w:rsidP="00CE55FA">
      <w:pPr>
        <w:pStyle w:val="Caption"/>
        <w:rPr>
          <w:rFonts w:ascii="Times New Roman" w:hAnsi="Times New Roman" w:cs="Times New Roman"/>
          <w:b/>
          <w:i w:val="0"/>
          <w:color w:val="auto"/>
          <w:sz w:val="24"/>
          <w:szCs w:val="24"/>
        </w:rPr>
      </w:pPr>
      <w:bookmarkStart w:id="101" w:name="_Toc536027529"/>
      <w:bookmarkStart w:id="102" w:name="_Toc533923413"/>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bookmarkEnd w:id="101"/>
    </w:p>
    <w:p w14:paraId="2634EE70" w14:textId="55985CA5"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3" w:name="_Toc536028839"/>
      <w:bookmarkEnd w:id="102"/>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bookmarkEnd w:id="103"/>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1667456"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43344C" w:rsidRPr="006D3F4D" w:rsidRDefault="0043344C"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89" type="#_x0000_t202" style="position:absolute;margin-left:36.25pt;margin-top:279.2pt;width:69.35pt;height:2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" filled="f" stroked="f" strokeweight=".5pt">
                <v:textbox>
                  <w:txbxContent>
                    <w:p w14:paraId="5E9ED13A" w14:textId="77777777" w:rsidR="0043344C" w:rsidRPr="006D3F4D" w:rsidRDefault="0043344C"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43344C" w:rsidRDefault="0043344C"/>
                  </w:txbxContent>
                </v:textbox>
              </v:shape>
            </w:pict>
          </mc:Fallback>
        </mc:AlternateContent>
      </w:r>
      <w:r w:rsidR="002920FA">
        <w:rPr>
          <w:noProof/>
        </w:rPr>
        <mc:AlternateContent>
          <mc:Choice Requires="wps">
            <w:drawing>
              <wp:anchor distT="0" distB="0" distL="114300" distR="114300" simplePos="0" relativeHeight="251626496"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43344C" w:rsidRDefault="0043344C"/>
                          <w:p w14:paraId="73568D52" w14:textId="0F1D2703" w:rsidR="0043344C" w:rsidRDefault="0043344C"/>
                          <w:p w14:paraId="6C6E4B45" w14:textId="5E4A8436" w:rsidR="0043344C" w:rsidRDefault="0043344C"/>
                          <w:p w14:paraId="6BBEE60E" w14:textId="158C8A25" w:rsidR="0043344C" w:rsidRDefault="0043344C"/>
                          <w:p w14:paraId="4B9C6603" w14:textId="4A026040" w:rsidR="0043344C" w:rsidRDefault="0043344C"/>
                          <w:p w14:paraId="583344F3" w14:textId="41E905FA" w:rsidR="0043344C" w:rsidRDefault="0043344C"/>
                          <w:p w14:paraId="239730A6" w14:textId="7A320833" w:rsidR="0043344C" w:rsidRDefault="0043344C"/>
                          <w:p w14:paraId="6C7179B2" w14:textId="58569487" w:rsidR="0043344C" w:rsidRDefault="0043344C"/>
                          <w:p w14:paraId="0C8CEA6B" w14:textId="1509C984" w:rsidR="0043344C" w:rsidRDefault="0043344C"/>
                          <w:p w14:paraId="33847ABC" w14:textId="7C655775" w:rsidR="0043344C" w:rsidRDefault="0043344C"/>
                          <w:p w14:paraId="56D9298D" w14:textId="641BDE69" w:rsidR="0043344C" w:rsidRDefault="0043344C"/>
                          <w:p w14:paraId="1C305A55" w14:textId="06062FD8" w:rsidR="0043344C" w:rsidRDefault="0043344C"/>
                          <w:p w14:paraId="36663774" w14:textId="0A6A29A5" w:rsidR="0043344C" w:rsidRDefault="0043344C"/>
                          <w:p w14:paraId="25CC63E1" w14:textId="2D206669" w:rsidR="0043344C" w:rsidRDefault="0043344C"/>
                          <w:p w14:paraId="4F05A269" w14:textId="4C671432" w:rsidR="0043344C" w:rsidRPr="002920FA" w:rsidRDefault="0043344C"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43344C" w:rsidRDefault="0043344C" w:rsidP="006D678B"/>
                          <w:p w14:paraId="2E3B2F5E" w14:textId="2F95011E" w:rsidR="0043344C" w:rsidRDefault="0043344C" w:rsidP="006D678B"/>
                          <w:p w14:paraId="025898D2" w14:textId="1BEB5741" w:rsidR="0043344C" w:rsidRDefault="0043344C" w:rsidP="006D678B"/>
                          <w:p w14:paraId="2E7F1D7A" w14:textId="5D9A9906" w:rsidR="0043344C" w:rsidRDefault="0043344C" w:rsidP="006D678B"/>
                          <w:p w14:paraId="0EED74DE" w14:textId="46A91B86" w:rsidR="0043344C" w:rsidRDefault="0043344C" w:rsidP="006D678B"/>
                          <w:p w14:paraId="6091CA54" w14:textId="540BF2DF" w:rsidR="0043344C" w:rsidRDefault="0043344C" w:rsidP="006D678B"/>
                          <w:p w14:paraId="6971469A" w14:textId="39AE69DF" w:rsidR="0043344C" w:rsidRDefault="0043344C" w:rsidP="006D678B"/>
                          <w:p w14:paraId="73206760" w14:textId="3D2AC623" w:rsidR="0043344C" w:rsidRDefault="0043344C" w:rsidP="006D678B"/>
                          <w:p w14:paraId="2CFFF4B9" w14:textId="725C2609" w:rsidR="0043344C" w:rsidRDefault="0043344C" w:rsidP="006D678B"/>
                          <w:p w14:paraId="542C1663" w14:textId="3A63BC31" w:rsidR="0043344C" w:rsidRDefault="0043344C" w:rsidP="006D678B"/>
                          <w:p w14:paraId="1F3770AE" w14:textId="2CEA84A0" w:rsidR="0043344C" w:rsidRDefault="0043344C" w:rsidP="006D678B"/>
                          <w:p w14:paraId="3BEEB78E" w14:textId="50049CB9" w:rsidR="0043344C" w:rsidRDefault="0043344C" w:rsidP="006D678B"/>
                          <w:p w14:paraId="5BFD52C0" w14:textId="205C7F05" w:rsidR="0043344C" w:rsidRDefault="0043344C" w:rsidP="006D678B"/>
                          <w:p w14:paraId="4852DF82" w14:textId="79CEDD0C" w:rsidR="0043344C" w:rsidRPr="002920FA" w:rsidRDefault="0043344C"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43344C" w:rsidRDefault="0043344C"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90" type="#_x0000_t202" style="position:absolute;margin-left:-1.05pt;margin-top:3.95pt;width:441.6pt;height:651.3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g&#10;xXPn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43344C" w:rsidRDefault="0043344C"/>
                    <w:p w14:paraId="73568D52" w14:textId="0F1D2703" w:rsidR="0043344C" w:rsidRDefault="0043344C"/>
                    <w:p w14:paraId="6C6E4B45" w14:textId="5E4A8436" w:rsidR="0043344C" w:rsidRDefault="0043344C"/>
                    <w:p w14:paraId="6BBEE60E" w14:textId="158C8A25" w:rsidR="0043344C" w:rsidRDefault="0043344C"/>
                    <w:p w14:paraId="4B9C6603" w14:textId="4A026040" w:rsidR="0043344C" w:rsidRDefault="0043344C"/>
                    <w:p w14:paraId="583344F3" w14:textId="41E905FA" w:rsidR="0043344C" w:rsidRDefault="0043344C"/>
                    <w:p w14:paraId="239730A6" w14:textId="7A320833" w:rsidR="0043344C" w:rsidRDefault="0043344C"/>
                    <w:p w14:paraId="6C7179B2" w14:textId="58569487" w:rsidR="0043344C" w:rsidRDefault="0043344C"/>
                    <w:p w14:paraId="0C8CEA6B" w14:textId="1509C984" w:rsidR="0043344C" w:rsidRDefault="0043344C"/>
                    <w:p w14:paraId="33847ABC" w14:textId="7C655775" w:rsidR="0043344C" w:rsidRDefault="0043344C"/>
                    <w:p w14:paraId="56D9298D" w14:textId="641BDE69" w:rsidR="0043344C" w:rsidRDefault="0043344C"/>
                    <w:p w14:paraId="1C305A55" w14:textId="06062FD8" w:rsidR="0043344C" w:rsidRDefault="0043344C"/>
                    <w:p w14:paraId="36663774" w14:textId="0A6A29A5" w:rsidR="0043344C" w:rsidRDefault="0043344C"/>
                    <w:p w14:paraId="25CC63E1" w14:textId="2D206669" w:rsidR="0043344C" w:rsidRDefault="0043344C"/>
                    <w:p w14:paraId="4F05A269" w14:textId="4C671432" w:rsidR="0043344C" w:rsidRPr="002920FA" w:rsidRDefault="0043344C"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43344C" w:rsidRDefault="0043344C" w:rsidP="006D678B"/>
                    <w:p w14:paraId="2E3B2F5E" w14:textId="2F95011E" w:rsidR="0043344C" w:rsidRDefault="0043344C" w:rsidP="006D678B"/>
                    <w:p w14:paraId="025898D2" w14:textId="1BEB5741" w:rsidR="0043344C" w:rsidRDefault="0043344C" w:rsidP="006D678B"/>
                    <w:p w14:paraId="2E7F1D7A" w14:textId="5D9A9906" w:rsidR="0043344C" w:rsidRDefault="0043344C" w:rsidP="006D678B"/>
                    <w:p w14:paraId="0EED74DE" w14:textId="46A91B86" w:rsidR="0043344C" w:rsidRDefault="0043344C" w:rsidP="006D678B"/>
                    <w:p w14:paraId="6091CA54" w14:textId="540BF2DF" w:rsidR="0043344C" w:rsidRDefault="0043344C" w:rsidP="006D678B"/>
                    <w:p w14:paraId="6971469A" w14:textId="39AE69DF" w:rsidR="0043344C" w:rsidRDefault="0043344C" w:rsidP="006D678B"/>
                    <w:p w14:paraId="73206760" w14:textId="3D2AC623" w:rsidR="0043344C" w:rsidRDefault="0043344C" w:rsidP="006D678B"/>
                    <w:p w14:paraId="2CFFF4B9" w14:textId="725C2609" w:rsidR="0043344C" w:rsidRDefault="0043344C" w:rsidP="006D678B"/>
                    <w:p w14:paraId="542C1663" w14:textId="3A63BC31" w:rsidR="0043344C" w:rsidRDefault="0043344C" w:rsidP="006D678B"/>
                    <w:p w14:paraId="1F3770AE" w14:textId="2CEA84A0" w:rsidR="0043344C" w:rsidRDefault="0043344C" w:rsidP="006D678B"/>
                    <w:p w14:paraId="3BEEB78E" w14:textId="50049CB9" w:rsidR="0043344C" w:rsidRDefault="0043344C" w:rsidP="006D678B"/>
                    <w:p w14:paraId="5BFD52C0" w14:textId="205C7F05" w:rsidR="0043344C" w:rsidRDefault="0043344C" w:rsidP="006D678B"/>
                    <w:p w14:paraId="4852DF82" w14:textId="79CEDD0C" w:rsidR="0043344C" w:rsidRPr="002920FA" w:rsidRDefault="0043344C"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43344C" w:rsidRDefault="0043344C" w:rsidP="006D678B"/>
                  </w:txbxContent>
                </v:textbox>
              </v:shape>
            </w:pict>
          </mc:Fallback>
        </mc:AlternateContent>
      </w:r>
      <w:r w:rsidR="00675BEA">
        <w:rPr>
          <w:noProof/>
        </w:rPr>
        <w:drawing>
          <wp:anchor distT="0" distB="0" distL="114300" distR="114300" simplePos="0" relativeHeight="251637760"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1668480"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43344C" w:rsidRPr="006D3F4D" w:rsidRDefault="0043344C"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43344C" w:rsidRDefault="0043344C"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91" type="#_x0000_t202" style="position:absolute;margin-left:36.25pt;margin-top:278.1pt;width:69.3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" filled="f" stroked="f" strokeweight=".5pt">
                <v:textbox>
                  <w:txbxContent>
                    <w:p w14:paraId="4E7BF163" w14:textId="0EEF8491" w:rsidR="0043344C" w:rsidRPr="006D3F4D" w:rsidRDefault="0043344C"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43344C" w:rsidRDefault="0043344C" w:rsidP="00CE55FA"/>
                  </w:txbxContent>
                </v:textbox>
              </v:shape>
            </w:pict>
          </mc:Fallback>
        </mc:AlternateContent>
      </w:r>
      <w:r w:rsidR="006D678B">
        <w:rPr>
          <w:noProof/>
        </w:rPr>
        <w:drawing>
          <wp:anchor distT="0" distB="0" distL="114300" distR="114300" simplePos="0" relativeHeight="251666432"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648C1F55" w:rsidR="00756D89" w:rsidRPr="00CE55FA" w:rsidRDefault="00CE55FA" w:rsidP="00CE55FA">
      <w:pPr>
        <w:pStyle w:val="Caption"/>
        <w:rPr>
          <w:rFonts w:ascii="Times New Roman" w:hAnsi="Times New Roman" w:cs="Times New Roman"/>
          <w:b/>
          <w:i w:val="0"/>
          <w:color w:val="auto"/>
          <w:sz w:val="24"/>
          <w:szCs w:val="24"/>
        </w:rPr>
      </w:pPr>
      <w:bookmarkStart w:id="104" w:name="_Toc536027530"/>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4"/>
    </w:p>
    <w:p w14:paraId="3DE34557" w14:textId="57315EBB"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5" w:name="_Toc536028840"/>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 xml:space="preserve">6 Selection of the </w:t>
      </w:r>
      <w:r w:rsidR="00C810A5">
        <w:rPr>
          <w:rFonts w:ascii="Times New Roman" w:hAnsi="Times New Roman" w:cs="Times New Roman"/>
          <w:b/>
          <w:i w:val="0"/>
          <w:color w:val="000000" w:themeColor="text1"/>
          <w:sz w:val="24"/>
          <w:szCs w:val="24"/>
        </w:rPr>
        <w:t>o</w:t>
      </w:r>
      <w:r w:rsidRPr="00FF22F6">
        <w:rPr>
          <w:rFonts w:ascii="Times New Roman" w:hAnsi="Times New Roman" w:cs="Times New Roman"/>
          <w:b/>
          <w:i w:val="0"/>
          <w:color w:val="000000" w:themeColor="text1"/>
          <w:sz w:val="24"/>
          <w:szCs w:val="24"/>
        </w:rPr>
        <w:t xml:space="preserve">ptimum </w:t>
      </w:r>
      <w:r w:rsidR="00B633B7">
        <w:rPr>
          <w:rFonts w:ascii="Times New Roman" w:hAnsi="Times New Roman" w:cs="Times New Roman"/>
          <w:b/>
          <w:i w:val="0"/>
          <w:color w:val="000000" w:themeColor="text1"/>
          <w:sz w:val="24"/>
          <w:szCs w:val="24"/>
        </w:rPr>
        <w:t>s</w:t>
      </w:r>
      <w:r w:rsidRPr="00FF22F6">
        <w:rPr>
          <w:rFonts w:ascii="Times New Roman" w:hAnsi="Times New Roman" w:cs="Times New Roman"/>
          <w:b/>
          <w:i w:val="0"/>
          <w:color w:val="000000" w:themeColor="text1"/>
          <w:sz w:val="24"/>
          <w:szCs w:val="24"/>
        </w:rPr>
        <w:t xml:space="preserve">eed rate for </w:t>
      </w:r>
      <w:r w:rsidR="00B633B7">
        <w:rPr>
          <w:rFonts w:ascii="Times New Roman" w:hAnsi="Times New Roman" w:cs="Times New Roman"/>
          <w:b/>
          <w:i w:val="0"/>
          <w:color w:val="000000" w:themeColor="text1"/>
          <w:sz w:val="24"/>
          <w:szCs w:val="24"/>
        </w:rPr>
        <w:t>n</w:t>
      </w:r>
      <w:r w:rsidRPr="00FF22F6">
        <w:rPr>
          <w:rFonts w:ascii="Times New Roman" w:hAnsi="Times New Roman" w:cs="Times New Roman"/>
          <w:b/>
          <w:i w:val="0"/>
          <w:color w:val="000000" w:themeColor="text1"/>
          <w:sz w:val="24"/>
          <w:szCs w:val="24"/>
        </w:rPr>
        <w:t>ursery trays</w:t>
      </w:r>
      <w:bookmarkEnd w:id="105"/>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24E213CE" w:rsidR="00332523" w:rsidRPr="003E205C" w:rsidRDefault="003E205C" w:rsidP="003E205C">
      <w:pPr>
        <w:pStyle w:val="Caption"/>
        <w:rPr>
          <w:rFonts w:ascii="Times New Roman" w:hAnsi="Times New Roman" w:cs="Times New Roman"/>
          <w:b/>
          <w:i w:val="0"/>
          <w:color w:val="auto"/>
          <w:sz w:val="24"/>
          <w:szCs w:val="24"/>
        </w:rPr>
      </w:pPr>
      <w:bookmarkStart w:id="106" w:name="_Toc536032127"/>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326C1B" w:rsidRPr="003E205C">
        <w:rPr>
          <w:rFonts w:ascii="Times New Roman" w:hAnsi="Times New Roman" w:cs="Times New Roman"/>
          <w:b/>
          <w:i w:val="0"/>
          <w:color w:val="auto"/>
          <w:sz w:val="24"/>
          <w:szCs w:val="24"/>
        </w:rPr>
        <w:t>Tray requirement and cost on tray according to the seed rate</w:t>
      </w:r>
      <w:bookmarkEnd w:id="106"/>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08B13EAF" w:rsidR="003D51AE" w:rsidRPr="003E205C" w:rsidRDefault="003E205C" w:rsidP="001C3EB3">
      <w:pPr>
        <w:pStyle w:val="Caption"/>
        <w:spacing w:line="480" w:lineRule="auto"/>
        <w:rPr>
          <w:rFonts w:ascii="Times New Roman" w:hAnsi="Times New Roman" w:cs="Times New Roman"/>
          <w:b/>
          <w:i w:val="0"/>
          <w:color w:val="auto"/>
          <w:sz w:val="24"/>
          <w:szCs w:val="24"/>
        </w:rPr>
      </w:pPr>
      <w:bookmarkStart w:id="107" w:name="_Toc533894848"/>
      <w:bookmarkStart w:id="108" w:name="_Toc536032128"/>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6D4395" w:rsidRPr="003E205C">
        <w:rPr>
          <w:rFonts w:ascii="Times New Roman" w:hAnsi="Times New Roman" w:cs="Times New Roman"/>
          <w:b/>
          <w:i w:val="0"/>
          <w:color w:val="auto"/>
          <w:sz w:val="24"/>
          <w:szCs w:val="24"/>
        </w:rPr>
        <w:t>Calculation of number of seeds applied to a tray according to the optimum seed rate selected in the both varieties</w:t>
      </w:r>
      <w:bookmarkEnd w:id="107"/>
      <w:bookmarkEnd w:id="108"/>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4855A8D7" w:rsidR="006201E3" w:rsidRPr="0016664B" w:rsidRDefault="007957DF" w:rsidP="00436F8E">
      <w:pPr>
        <w:pStyle w:val="Heading2"/>
        <w:spacing w:line="480" w:lineRule="auto"/>
        <w:rPr>
          <w:rFonts w:ascii="Times New Roman" w:hAnsi="Times New Roman" w:cs="Times New Roman"/>
          <w:b/>
          <w:color w:val="auto"/>
          <w:sz w:val="24"/>
          <w:szCs w:val="24"/>
        </w:rPr>
      </w:pPr>
      <w:bookmarkStart w:id="109" w:name="_Toc536028841"/>
      <w:r w:rsidRPr="00081FA9">
        <w:rPr>
          <w:rFonts w:ascii="Times New Roman" w:hAnsi="Times New Roman" w:cs="Times New Roman"/>
          <w:b/>
          <w:color w:val="000000" w:themeColor="text1"/>
          <w:sz w:val="24"/>
          <w:szCs w:val="24"/>
        </w:rPr>
        <w:lastRenderedPageBreak/>
        <w:t xml:space="preserve">4.2 Comparison of Mechanical </w:t>
      </w:r>
      <w:r w:rsidR="00A53CDD">
        <w:rPr>
          <w:rFonts w:ascii="Times New Roman" w:hAnsi="Times New Roman" w:cs="Times New Roman"/>
          <w:b/>
          <w:color w:val="000000" w:themeColor="text1"/>
          <w:sz w:val="24"/>
          <w:szCs w:val="24"/>
        </w:rPr>
        <w:t>t</w:t>
      </w:r>
      <w:r w:rsidRPr="00081FA9">
        <w:rPr>
          <w:rFonts w:ascii="Times New Roman" w:hAnsi="Times New Roman" w:cs="Times New Roman"/>
          <w:b/>
          <w:color w:val="000000" w:themeColor="text1"/>
          <w:sz w:val="24"/>
          <w:szCs w:val="24"/>
        </w:rPr>
        <w:t>ransplanting with other Establishment methods</w:t>
      </w:r>
      <w:bookmarkEnd w:id="109"/>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392E0890" w:rsidR="00081FA9" w:rsidRDefault="00081FA9" w:rsidP="00D81352">
      <w:pPr>
        <w:pStyle w:val="Heading3"/>
        <w:spacing w:line="480" w:lineRule="auto"/>
        <w:rPr>
          <w:rFonts w:ascii="Times New Roman" w:hAnsi="Times New Roman" w:cs="Times New Roman"/>
          <w:b/>
          <w:color w:val="000000" w:themeColor="text1"/>
        </w:rPr>
      </w:pPr>
      <w:bookmarkStart w:id="110" w:name="_Toc536028842"/>
      <w:r w:rsidRPr="00081FA9">
        <w:rPr>
          <w:rFonts w:ascii="Times New Roman" w:hAnsi="Times New Roman" w:cs="Times New Roman"/>
          <w:b/>
          <w:color w:val="000000" w:themeColor="text1"/>
        </w:rPr>
        <w:t xml:space="preserve">4.2.1 </w:t>
      </w:r>
      <w:bookmarkEnd w:id="110"/>
      <w:r w:rsidR="00A53CDD" w:rsidRPr="00E771B1">
        <w:rPr>
          <w:rFonts w:ascii="Times New Roman" w:hAnsi="Times New Roman" w:cs="Times New Roman"/>
          <w:b/>
          <w:color w:val="auto"/>
        </w:rPr>
        <w:t xml:space="preserve">Seedling </w:t>
      </w:r>
      <w:r w:rsidR="00A53CDD">
        <w:rPr>
          <w:rFonts w:ascii="Times New Roman" w:hAnsi="Times New Roman" w:cs="Times New Roman"/>
          <w:b/>
          <w:color w:val="auto"/>
        </w:rPr>
        <w:t>g</w:t>
      </w:r>
      <w:r w:rsidR="00A53CDD" w:rsidRPr="00E771B1">
        <w:rPr>
          <w:rFonts w:ascii="Times New Roman" w:hAnsi="Times New Roman" w:cs="Times New Roman"/>
          <w:b/>
          <w:color w:val="auto"/>
        </w:rPr>
        <w:t xml:space="preserve">rowth </w:t>
      </w:r>
      <w:r w:rsidR="00A53CDD">
        <w:rPr>
          <w:rFonts w:ascii="Times New Roman" w:hAnsi="Times New Roman" w:cs="Times New Roman"/>
          <w:b/>
          <w:color w:val="auto"/>
        </w:rPr>
        <w:t>p</w:t>
      </w:r>
      <w:r w:rsidR="00A53CDD" w:rsidRPr="00E771B1">
        <w:rPr>
          <w:rFonts w:ascii="Times New Roman" w:hAnsi="Times New Roman" w:cs="Times New Roman"/>
          <w:b/>
          <w:color w:val="auto"/>
        </w:rPr>
        <w:t>arameters</w:t>
      </w:r>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612B2ED9"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11" w:name="_Toc536028843"/>
      <w:r w:rsidRPr="00081FA9">
        <w:rPr>
          <w:rFonts w:ascii="Times New Roman" w:hAnsi="Times New Roman" w:cs="Times New Roman"/>
          <w:b/>
          <w:i w:val="0"/>
          <w:color w:val="000000" w:themeColor="text1"/>
          <w:sz w:val="24"/>
          <w:szCs w:val="24"/>
        </w:rPr>
        <w:t xml:space="preserve">4.2.1.1 Seedling </w:t>
      </w:r>
      <w:r w:rsidR="00B633B7">
        <w:rPr>
          <w:rFonts w:ascii="Times New Roman" w:hAnsi="Times New Roman" w:cs="Times New Roman"/>
          <w:b/>
          <w:i w:val="0"/>
          <w:color w:val="000000" w:themeColor="text1"/>
          <w:sz w:val="24"/>
          <w:szCs w:val="24"/>
        </w:rPr>
        <w:t>h</w:t>
      </w:r>
      <w:r w:rsidRPr="00081FA9">
        <w:rPr>
          <w:rFonts w:ascii="Times New Roman" w:hAnsi="Times New Roman" w:cs="Times New Roman"/>
          <w:b/>
          <w:i w:val="0"/>
          <w:color w:val="000000" w:themeColor="text1"/>
          <w:sz w:val="24"/>
          <w:szCs w:val="24"/>
        </w:rPr>
        <w:t>eight</w:t>
      </w:r>
      <w:bookmarkEnd w:id="111"/>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5472" behindDoc="1" locked="0" layoutInCell="1" allowOverlap="1" wp14:anchorId="1EF07369" wp14:editId="446DBB7D">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43344C" w:rsidRDefault="0043344C"/>
                          <w:p w14:paraId="6862D5BF" w14:textId="32AEEA09" w:rsidR="0043344C" w:rsidRDefault="0043344C"/>
                          <w:p w14:paraId="7B553973" w14:textId="0F89FD59" w:rsidR="0043344C" w:rsidRDefault="0043344C"/>
                          <w:p w14:paraId="3BC8E984" w14:textId="25B350E9" w:rsidR="0043344C" w:rsidRDefault="0043344C"/>
                          <w:p w14:paraId="6B33B9F5" w14:textId="3A71D880" w:rsidR="0043344C" w:rsidRDefault="0043344C"/>
                          <w:p w14:paraId="3C8B80F0" w14:textId="4EDE5A3E" w:rsidR="0043344C" w:rsidRDefault="0043344C"/>
                          <w:p w14:paraId="4338DB4F" w14:textId="774236EB" w:rsidR="0043344C" w:rsidRDefault="0043344C"/>
                          <w:p w14:paraId="4241D1AD" w14:textId="7215C0DF" w:rsidR="0043344C" w:rsidRDefault="0043344C"/>
                          <w:p w14:paraId="479521D9" w14:textId="3F405EF8" w:rsidR="0043344C" w:rsidRDefault="0043344C"/>
                          <w:p w14:paraId="23882178" w14:textId="3878B61C" w:rsidR="0043344C" w:rsidRDefault="0043344C"/>
                          <w:p w14:paraId="09EF2EE3" w14:textId="37E65E5B" w:rsidR="0043344C" w:rsidRDefault="0043344C"/>
                          <w:p w14:paraId="1BBEA320" w14:textId="7B84C2D6" w:rsidR="0043344C" w:rsidRDefault="0043344C"/>
                          <w:p w14:paraId="2F337F22" w14:textId="65A10AB3" w:rsidR="0043344C" w:rsidRDefault="0043344C"/>
                          <w:p w14:paraId="502E99EB" w14:textId="0AFA25A6" w:rsidR="0043344C" w:rsidRPr="00F22BF4" w:rsidRDefault="0043344C" w:rsidP="00F22BF4">
                            <w:pPr>
                              <w:pStyle w:val="ListParagraph"/>
                              <w:numPr>
                                <w:ilvl w:val="0"/>
                                <w:numId w:val="14"/>
                              </w:numPr>
                              <w:spacing w:line="276" w:lineRule="auto"/>
                              <w:rPr>
                                <w:b/>
                              </w:rPr>
                            </w:pPr>
                            <w:bookmarkStart w:id="112" w:name="_Toc533923416"/>
                            <w:r w:rsidRPr="00F22BF4">
                              <w:rPr>
                                <w:b/>
                              </w:rPr>
                              <w:t xml:space="preserve">Mean </w:t>
                            </w:r>
                            <w:r>
                              <w:rPr>
                                <w:b/>
                              </w:rPr>
                              <w:t>s</w:t>
                            </w:r>
                            <w:r w:rsidRPr="00F22BF4">
                              <w:rPr>
                                <w:b/>
                              </w:rPr>
                              <w:t>eedling height at 3, 6, 9 and 12 DAS according to the Establishment method in variety Bg 360</w:t>
                            </w:r>
                            <w:bookmarkEnd w:id="112"/>
                          </w:p>
                          <w:p w14:paraId="5CD311C1" w14:textId="285CF49A" w:rsidR="0043344C" w:rsidRDefault="0043344C"/>
                          <w:p w14:paraId="11208978" w14:textId="28468C0C" w:rsidR="0043344C" w:rsidRDefault="0043344C"/>
                          <w:p w14:paraId="35777ED4" w14:textId="44495605" w:rsidR="0043344C" w:rsidRDefault="0043344C"/>
                          <w:p w14:paraId="4C75D0D6" w14:textId="5ED98578" w:rsidR="0043344C" w:rsidRDefault="0043344C"/>
                          <w:p w14:paraId="59E243BA" w14:textId="584D2F6E" w:rsidR="0043344C" w:rsidRDefault="0043344C"/>
                          <w:p w14:paraId="24216847" w14:textId="30AA330D" w:rsidR="0043344C" w:rsidRDefault="0043344C"/>
                          <w:p w14:paraId="0C75499A" w14:textId="0A953E30" w:rsidR="0043344C" w:rsidRDefault="0043344C"/>
                          <w:p w14:paraId="1A7F757B" w14:textId="26CAB272" w:rsidR="0043344C" w:rsidRDefault="0043344C"/>
                          <w:p w14:paraId="492C932F" w14:textId="4E174EC3" w:rsidR="0043344C" w:rsidRDefault="0043344C"/>
                          <w:p w14:paraId="6F355CC3" w14:textId="6D34A171" w:rsidR="0043344C" w:rsidRDefault="0043344C"/>
                          <w:p w14:paraId="17226EF4" w14:textId="1F0746B5" w:rsidR="0043344C" w:rsidRDefault="0043344C"/>
                          <w:p w14:paraId="75304CD7" w14:textId="5900D20F" w:rsidR="0043344C" w:rsidRDefault="0043344C"/>
                          <w:p w14:paraId="30683539" w14:textId="77777777" w:rsidR="0043344C" w:rsidRDefault="0043344C"/>
                          <w:p w14:paraId="1F6A282A" w14:textId="70E59D84" w:rsidR="0043344C" w:rsidRPr="00F22BF4" w:rsidRDefault="0043344C"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43344C" w:rsidRPr="00F22BF4" w:rsidRDefault="0043344C" w:rsidP="00F22BF4">
                            <w:pPr>
                              <w:spacing w:line="276" w:lineRule="auto"/>
                              <w:rPr>
                                <w:b/>
                                <w:u w:val="single"/>
                              </w:rPr>
                            </w:pPr>
                          </w:p>
                          <w:p w14:paraId="2C356A51"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92" type="#_x0000_t202" style="position:absolute;left:0;text-align:left;margin-left:1.95pt;margin-top:3.3pt;width:433pt;height:651.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" fillcolor="white [3201]" strokeweight=".5pt">
                <v:textbox>
                  <w:txbxContent>
                    <w:p w14:paraId="4BC66ADC" w14:textId="511687C1" w:rsidR="0043344C" w:rsidRDefault="0043344C"/>
                    <w:p w14:paraId="6862D5BF" w14:textId="32AEEA09" w:rsidR="0043344C" w:rsidRDefault="0043344C"/>
                    <w:p w14:paraId="7B553973" w14:textId="0F89FD59" w:rsidR="0043344C" w:rsidRDefault="0043344C"/>
                    <w:p w14:paraId="3BC8E984" w14:textId="25B350E9" w:rsidR="0043344C" w:rsidRDefault="0043344C"/>
                    <w:p w14:paraId="6B33B9F5" w14:textId="3A71D880" w:rsidR="0043344C" w:rsidRDefault="0043344C"/>
                    <w:p w14:paraId="3C8B80F0" w14:textId="4EDE5A3E" w:rsidR="0043344C" w:rsidRDefault="0043344C"/>
                    <w:p w14:paraId="4338DB4F" w14:textId="774236EB" w:rsidR="0043344C" w:rsidRDefault="0043344C"/>
                    <w:p w14:paraId="4241D1AD" w14:textId="7215C0DF" w:rsidR="0043344C" w:rsidRDefault="0043344C"/>
                    <w:p w14:paraId="479521D9" w14:textId="3F405EF8" w:rsidR="0043344C" w:rsidRDefault="0043344C"/>
                    <w:p w14:paraId="23882178" w14:textId="3878B61C" w:rsidR="0043344C" w:rsidRDefault="0043344C"/>
                    <w:p w14:paraId="09EF2EE3" w14:textId="37E65E5B" w:rsidR="0043344C" w:rsidRDefault="0043344C"/>
                    <w:p w14:paraId="1BBEA320" w14:textId="7B84C2D6" w:rsidR="0043344C" w:rsidRDefault="0043344C"/>
                    <w:p w14:paraId="2F337F22" w14:textId="65A10AB3" w:rsidR="0043344C" w:rsidRDefault="0043344C"/>
                    <w:p w14:paraId="502E99EB" w14:textId="0AFA25A6" w:rsidR="0043344C" w:rsidRPr="00F22BF4" w:rsidRDefault="0043344C" w:rsidP="00F22BF4">
                      <w:pPr>
                        <w:pStyle w:val="ListParagraph"/>
                        <w:numPr>
                          <w:ilvl w:val="0"/>
                          <w:numId w:val="14"/>
                        </w:numPr>
                        <w:spacing w:line="276" w:lineRule="auto"/>
                        <w:rPr>
                          <w:b/>
                        </w:rPr>
                      </w:pPr>
                      <w:bookmarkStart w:id="113" w:name="_Toc533923416"/>
                      <w:r w:rsidRPr="00F22BF4">
                        <w:rPr>
                          <w:b/>
                        </w:rPr>
                        <w:t xml:space="preserve">Mean </w:t>
                      </w:r>
                      <w:r>
                        <w:rPr>
                          <w:b/>
                        </w:rPr>
                        <w:t>s</w:t>
                      </w:r>
                      <w:r w:rsidRPr="00F22BF4">
                        <w:rPr>
                          <w:b/>
                        </w:rPr>
                        <w:t>eedling height at 3, 6, 9 and 12 DAS according to the Establishment method in variety Bg 360</w:t>
                      </w:r>
                      <w:bookmarkEnd w:id="113"/>
                    </w:p>
                    <w:p w14:paraId="5CD311C1" w14:textId="285CF49A" w:rsidR="0043344C" w:rsidRDefault="0043344C"/>
                    <w:p w14:paraId="11208978" w14:textId="28468C0C" w:rsidR="0043344C" w:rsidRDefault="0043344C"/>
                    <w:p w14:paraId="35777ED4" w14:textId="44495605" w:rsidR="0043344C" w:rsidRDefault="0043344C"/>
                    <w:p w14:paraId="4C75D0D6" w14:textId="5ED98578" w:rsidR="0043344C" w:rsidRDefault="0043344C"/>
                    <w:p w14:paraId="59E243BA" w14:textId="584D2F6E" w:rsidR="0043344C" w:rsidRDefault="0043344C"/>
                    <w:p w14:paraId="24216847" w14:textId="30AA330D" w:rsidR="0043344C" w:rsidRDefault="0043344C"/>
                    <w:p w14:paraId="0C75499A" w14:textId="0A953E30" w:rsidR="0043344C" w:rsidRDefault="0043344C"/>
                    <w:p w14:paraId="1A7F757B" w14:textId="26CAB272" w:rsidR="0043344C" w:rsidRDefault="0043344C"/>
                    <w:p w14:paraId="492C932F" w14:textId="4E174EC3" w:rsidR="0043344C" w:rsidRDefault="0043344C"/>
                    <w:p w14:paraId="6F355CC3" w14:textId="6D34A171" w:rsidR="0043344C" w:rsidRDefault="0043344C"/>
                    <w:p w14:paraId="17226EF4" w14:textId="1F0746B5" w:rsidR="0043344C" w:rsidRDefault="0043344C"/>
                    <w:p w14:paraId="75304CD7" w14:textId="5900D20F" w:rsidR="0043344C" w:rsidRDefault="0043344C"/>
                    <w:p w14:paraId="30683539" w14:textId="77777777" w:rsidR="0043344C" w:rsidRDefault="0043344C"/>
                    <w:p w14:paraId="1F6A282A" w14:textId="70E59D84" w:rsidR="0043344C" w:rsidRPr="00F22BF4" w:rsidRDefault="0043344C"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43344C" w:rsidRPr="00F22BF4" w:rsidRDefault="0043344C" w:rsidP="00F22BF4">
                      <w:pPr>
                        <w:spacing w:line="276" w:lineRule="auto"/>
                        <w:rPr>
                          <w:b/>
                          <w:u w:val="single"/>
                        </w:rPr>
                      </w:pPr>
                    </w:p>
                    <w:p w14:paraId="2C356A51" w14:textId="77777777" w:rsidR="0043344C" w:rsidRDefault="0043344C"/>
                  </w:txbxContent>
                </v:textbox>
              </v:shape>
            </w:pict>
          </mc:Fallback>
        </mc:AlternateContent>
      </w:r>
      <w:r w:rsidR="00C33176">
        <w:rPr>
          <w:noProof/>
        </w:rPr>
        <w:drawing>
          <wp:anchor distT="0" distB="0" distL="114300" distR="114300" simplePos="0" relativeHeight="251669504" behindDoc="0" locked="0" layoutInCell="1" allowOverlap="1" wp14:anchorId="49963068" wp14:editId="40BE82C0">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1670528"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43344C" w14:paraId="73448CFB" w14:textId="77777777" w:rsidTr="00ED4039">
                              <w:trPr>
                                <w:trHeight w:val="252"/>
                              </w:trPr>
                              <w:tc>
                                <w:tcPr>
                                  <w:tcW w:w="1271" w:type="dxa"/>
                                  <w:vAlign w:val="center"/>
                                </w:tcPr>
                                <w:p w14:paraId="70EC0A48" w14:textId="155B6684"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93" type="#_x0000_t202" style="position:absolute;margin-left:19.85pt;margin-top:19.35pt;width:420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43344C" w14:paraId="73448CFB" w14:textId="77777777" w:rsidTr="00ED4039">
                        <w:trPr>
                          <w:trHeight w:val="252"/>
                        </w:trPr>
                        <w:tc>
                          <w:tcPr>
                            <w:tcW w:w="1271" w:type="dxa"/>
                            <w:vAlign w:val="center"/>
                          </w:tcPr>
                          <w:p w14:paraId="70EC0A48" w14:textId="155B6684"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43344C" w:rsidRDefault="0043344C"/>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28544" behindDoc="1" locked="0" layoutInCell="1" allowOverlap="1" wp14:anchorId="5D21B5D1" wp14:editId="214D5D50">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1671552" behindDoc="0" locked="0" layoutInCell="1" allowOverlap="1" wp14:anchorId="549B9C8E" wp14:editId="30018CCC">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43344C" w14:paraId="61CB0149" w14:textId="77777777" w:rsidTr="00CA7FC3">
                              <w:trPr>
                                <w:trHeight w:val="272"/>
                              </w:trPr>
                              <w:tc>
                                <w:tcPr>
                                  <w:tcW w:w="1287" w:type="dxa"/>
                                  <w:vAlign w:val="center"/>
                                </w:tcPr>
                                <w:p w14:paraId="529616CC" w14:textId="77777777"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43344C" w:rsidRPr="000516B7" w:rsidRDefault="0043344C"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43344C" w:rsidRPr="000516B7" w:rsidRDefault="0043344C"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43344C" w:rsidRPr="000516B7" w:rsidRDefault="0043344C"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43344C" w:rsidRPr="000516B7" w:rsidRDefault="0043344C"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43344C" w:rsidRDefault="0043344C"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94" type="#_x0000_t202" style="position:absolute;margin-left:15.6pt;margin-top:29.55pt;width:420pt;height:4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pQ9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3A/N7il/IT+LHUT4oxclSjiUTj/IixGAnVjzP0zjqIiJKOzxNme7K+/6YM/mIKVswYjlnH3&#10;8yCs4qz6rsHhl/5oFGYyXkbjzwNc7K1le2vRh/qeMMV9LJSRUQz+vrqIhaX6FduwDFlhEloid8b9&#10;Rbz33eBjm6RaLqMTptAI/6jXRobQAdYA8aZ9FdacefBg8Ikuwyhm7+jofDtClgdPRRm5CkB3qJ7x&#10;xwRHCs/bFlbk9h693v4Ji98A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B5KpQ9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43344C" w14:paraId="61CB0149" w14:textId="77777777" w:rsidTr="00CA7FC3">
                        <w:trPr>
                          <w:trHeight w:val="272"/>
                        </w:trPr>
                        <w:tc>
                          <w:tcPr>
                            <w:tcW w:w="1287" w:type="dxa"/>
                            <w:vAlign w:val="center"/>
                          </w:tcPr>
                          <w:p w14:paraId="529616CC" w14:textId="77777777" w:rsidR="0043344C" w:rsidRPr="000516B7" w:rsidRDefault="0043344C"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43344C" w:rsidRPr="000516B7" w:rsidRDefault="0043344C"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43344C" w:rsidRPr="000516B7" w:rsidRDefault="0043344C"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43344C" w:rsidRPr="000516B7" w:rsidRDefault="0043344C"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43344C" w:rsidRPr="000516B7" w:rsidRDefault="0043344C"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43344C" w:rsidRDefault="0043344C"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16EB8815" w:rsidR="00D45A54" w:rsidRPr="009570EA" w:rsidRDefault="009570EA" w:rsidP="009570EA">
      <w:pPr>
        <w:pStyle w:val="Caption"/>
        <w:spacing w:line="276" w:lineRule="auto"/>
        <w:rPr>
          <w:rFonts w:ascii="Times New Roman" w:hAnsi="Times New Roman" w:cs="Times New Roman"/>
          <w:b/>
          <w:i w:val="0"/>
          <w:color w:val="auto"/>
          <w:sz w:val="24"/>
          <w:szCs w:val="24"/>
        </w:rPr>
      </w:pPr>
      <w:bookmarkStart w:id="114" w:name="_Toc536027531"/>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1648000"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003758FF" w14:textId="77777777" w:rsidTr="00266956">
                              <w:trPr>
                                <w:trHeight w:val="197"/>
                              </w:trPr>
                              <w:tc>
                                <w:tcPr>
                                  <w:tcW w:w="1463" w:type="dxa"/>
                                  <w:vAlign w:val="center"/>
                                </w:tcPr>
                                <w:p w14:paraId="75222F8A"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43344C" w:rsidRDefault="0043344C"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95" type="#_x0000_t202" style="position:absolute;margin-left:0;margin-top:514pt;width:469.2pt;height:52.8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kO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0Pr41s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I9IpDj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003758FF" w14:textId="77777777" w:rsidTr="00266956">
                        <w:trPr>
                          <w:trHeight w:val="197"/>
                        </w:trPr>
                        <w:tc>
                          <w:tcPr>
                            <w:tcW w:w="1463" w:type="dxa"/>
                            <w:vAlign w:val="center"/>
                          </w:tcPr>
                          <w:p w14:paraId="75222F8A"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43344C" w:rsidRDefault="0043344C" w:rsidP="00A462F0"/>
                  </w:txbxContent>
                </v:textbox>
                <w10:wrap anchorx="margin"/>
              </v:shape>
            </w:pict>
          </mc:Fallback>
        </mc:AlternateContent>
      </w:r>
      <w:bookmarkEnd w:id="114"/>
      <w:r w:rsidR="00D45A54">
        <w:rPr>
          <w:rFonts w:ascii="Times New Roman" w:hAnsi="Times New Roman" w:cs="Times New Roman"/>
          <w:sz w:val="24"/>
          <w:szCs w:val="24"/>
        </w:rPr>
        <w:t xml:space="preserve">  </w:t>
      </w:r>
    </w:p>
    <w:p w14:paraId="55869803" w14:textId="371C1D82" w:rsidR="00E54BC7" w:rsidRPr="001E1FCF" w:rsidRDefault="00E54BC7" w:rsidP="00B3648F">
      <w:pPr>
        <w:pStyle w:val="Heading4"/>
        <w:spacing w:line="480" w:lineRule="auto"/>
        <w:rPr>
          <w:b/>
          <w:i w:val="0"/>
          <w:color w:val="auto"/>
        </w:rPr>
      </w:pPr>
      <w:bookmarkStart w:id="115" w:name="_Toc536028844"/>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w:t>
      </w:r>
      <w:r w:rsidR="00B633B7">
        <w:rPr>
          <w:rFonts w:ascii="Times New Roman" w:hAnsi="Times New Roman" w:cs="Times New Roman"/>
          <w:b/>
          <w:i w:val="0"/>
          <w:color w:val="auto"/>
          <w:sz w:val="24"/>
          <w:szCs w:val="24"/>
        </w:rPr>
        <w:t>d</w:t>
      </w:r>
      <w:r w:rsidRPr="001E1FCF">
        <w:rPr>
          <w:rFonts w:ascii="Times New Roman" w:hAnsi="Times New Roman" w:cs="Times New Roman"/>
          <w:b/>
          <w:i w:val="0"/>
          <w:color w:val="auto"/>
          <w:sz w:val="24"/>
          <w:szCs w:val="24"/>
        </w:rPr>
        <w:t>ry weight</w:t>
      </w:r>
      <w:bookmarkEnd w:id="115"/>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1675648" behindDoc="0" locked="0" layoutInCell="1" allowOverlap="1" wp14:anchorId="3FC1187D" wp14:editId="325E2A21">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3424" behindDoc="1" locked="0" layoutInCell="1" allowOverlap="1" wp14:anchorId="20F7D195" wp14:editId="6182EF68">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43344C" w:rsidRDefault="0043344C"/>
                          <w:p w14:paraId="20C1A58B" w14:textId="7A972E44" w:rsidR="0043344C" w:rsidRDefault="0043344C"/>
                          <w:p w14:paraId="14D6EC4E" w14:textId="14341AB8" w:rsidR="0043344C" w:rsidRDefault="0043344C"/>
                          <w:p w14:paraId="2DF1C908" w14:textId="2FB9F69F" w:rsidR="0043344C" w:rsidRDefault="0043344C"/>
                          <w:p w14:paraId="0C370CE1" w14:textId="36F5C26B" w:rsidR="0043344C" w:rsidRDefault="0043344C"/>
                          <w:p w14:paraId="0D3062EF" w14:textId="1450190F" w:rsidR="0043344C" w:rsidRDefault="0043344C"/>
                          <w:p w14:paraId="5FDE0AB2" w14:textId="644D3BFC" w:rsidR="0043344C" w:rsidRDefault="0043344C"/>
                          <w:p w14:paraId="02030CEA" w14:textId="4A1322BB" w:rsidR="0043344C" w:rsidRDefault="0043344C"/>
                          <w:p w14:paraId="5B2842D7" w14:textId="329919F5" w:rsidR="0043344C" w:rsidRDefault="0043344C"/>
                          <w:p w14:paraId="36859C67" w14:textId="3ECDF170" w:rsidR="0043344C" w:rsidRDefault="0043344C"/>
                          <w:p w14:paraId="7DB41D3E" w14:textId="01D2BF46" w:rsidR="0043344C" w:rsidRDefault="0043344C"/>
                          <w:p w14:paraId="0D009BB4" w14:textId="6B61EF81" w:rsidR="0043344C" w:rsidRDefault="0043344C"/>
                          <w:p w14:paraId="272E11A8" w14:textId="2D6810A8" w:rsidR="0043344C" w:rsidRDefault="0043344C"/>
                          <w:p w14:paraId="41F6427D" w14:textId="77777777" w:rsidR="0043344C" w:rsidRPr="000128BA" w:rsidRDefault="0043344C" w:rsidP="000128BA">
                            <w:pPr>
                              <w:pStyle w:val="ListParagraph"/>
                              <w:numPr>
                                <w:ilvl w:val="0"/>
                                <w:numId w:val="17"/>
                              </w:numPr>
                              <w:rPr>
                                <w:b/>
                                <w:color w:val="000000" w:themeColor="text1"/>
                              </w:rPr>
                            </w:pPr>
                            <w:bookmarkStart w:id="116" w:name="_Toc533923420"/>
                            <w:r w:rsidRPr="000128BA">
                              <w:rPr>
                                <w:b/>
                                <w:color w:val="000000" w:themeColor="text1"/>
                              </w:rPr>
                              <w:t>Mean dry weight of 10 seedlings at 12 DAS in variety Bg 360</w:t>
                            </w:r>
                            <w:bookmarkEnd w:id="116"/>
                          </w:p>
                          <w:p w14:paraId="486E37A8" w14:textId="4759F954" w:rsidR="0043344C" w:rsidRDefault="0043344C"/>
                          <w:p w14:paraId="61BEE86D" w14:textId="73E7806D" w:rsidR="0043344C" w:rsidRDefault="0043344C"/>
                          <w:p w14:paraId="1336C5D8" w14:textId="3750A6D7" w:rsidR="0043344C" w:rsidRDefault="0043344C"/>
                          <w:p w14:paraId="2C1D68DD" w14:textId="7F4CA931" w:rsidR="0043344C" w:rsidRDefault="0043344C"/>
                          <w:p w14:paraId="3B03C4DF" w14:textId="1AA47375" w:rsidR="0043344C" w:rsidRDefault="0043344C"/>
                          <w:p w14:paraId="31EE1E2E" w14:textId="170899EA" w:rsidR="0043344C" w:rsidRDefault="0043344C"/>
                          <w:p w14:paraId="40055942" w14:textId="283E1C1C" w:rsidR="0043344C" w:rsidRDefault="0043344C"/>
                          <w:p w14:paraId="71C91D8F" w14:textId="4B7FEA6A" w:rsidR="0043344C" w:rsidRDefault="0043344C"/>
                          <w:p w14:paraId="0550BAE7" w14:textId="03A3E2BA" w:rsidR="0043344C" w:rsidRDefault="0043344C"/>
                          <w:p w14:paraId="413D9B23" w14:textId="737575F0" w:rsidR="0043344C" w:rsidRDefault="0043344C"/>
                          <w:p w14:paraId="7C3A6B6D" w14:textId="68381C85" w:rsidR="0043344C" w:rsidRDefault="0043344C"/>
                          <w:p w14:paraId="4BAB181F" w14:textId="77777777" w:rsidR="0043344C" w:rsidRDefault="0043344C"/>
                          <w:p w14:paraId="0F81AEC9" w14:textId="7D1B1202" w:rsidR="0043344C" w:rsidRDefault="0043344C"/>
                          <w:p w14:paraId="48CF90D0" w14:textId="0BC97D08" w:rsidR="0043344C" w:rsidRPr="000128BA" w:rsidRDefault="0043344C"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43344C" w:rsidRDefault="0043344C"/>
                          <w:p w14:paraId="0C54AA1D" w14:textId="77777777" w:rsidR="0043344C" w:rsidRDefault="0043344C"/>
                          <w:p w14:paraId="7DE347B3" w14:textId="13429923" w:rsidR="0043344C" w:rsidRDefault="0043344C"/>
                          <w:p w14:paraId="7CF997F9" w14:textId="0E481782" w:rsidR="0043344C" w:rsidRDefault="0043344C"/>
                          <w:p w14:paraId="7EBA8700" w14:textId="54DA14B8" w:rsidR="0043344C" w:rsidRDefault="0043344C"/>
                          <w:p w14:paraId="4D59AB4A" w14:textId="040D0490" w:rsidR="0043344C" w:rsidRDefault="0043344C"/>
                          <w:p w14:paraId="0274B127" w14:textId="51BCD86B" w:rsidR="0043344C" w:rsidRDefault="0043344C"/>
                          <w:p w14:paraId="54C76401" w14:textId="005450C3" w:rsidR="0043344C" w:rsidRDefault="0043344C"/>
                          <w:p w14:paraId="3DAAE683" w14:textId="605A06BB" w:rsidR="0043344C" w:rsidRDefault="0043344C"/>
                          <w:p w14:paraId="78C125AC"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96" type="#_x0000_t202" style="position:absolute;margin-left:-2.05pt;margin-top:.3pt;width:434.35pt;height:64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EWfhK1MCAACuBAAADgAAAAAAAAAAAAAAAAAuAgAAZHJzL2Uyb0RvYy54bWxQSwECLQAUAAYA&#10;CAAAACEA6Lt10NsAAAAIAQAADwAAAAAAAAAAAAAAAACtBAAAZHJzL2Rvd25yZXYueG1sUEsFBgAA&#10;AAAEAAQA8wAAALUFAAAAAA==&#10;" fillcolor="white [3201]" strokeweight=".5pt">
                <v:textbox>
                  <w:txbxContent>
                    <w:p w14:paraId="7550FBBB" w14:textId="4524684A" w:rsidR="0043344C" w:rsidRDefault="0043344C"/>
                    <w:p w14:paraId="20C1A58B" w14:textId="7A972E44" w:rsidR="0043344C" w:rsidRDefault="0043344C"/>
                    <w:p w14:paraId="14D6EC4E" w14:textId="14341AB8" w:rsidR="0043344C" w:rsidRDefault="0043344C"/>
                    <w:p w14:paraId="2DF1C908" w14:textId="2FB9F69F" w:rsidR="0043344C" w:rsidRDefault="0043344C"/>
                    <w:p w14:paraId="0C370CE1" w14:textId="36F5C26B" w:rsidR="0043344C" w:rsidRDefault="0043344C"/>
                    <w:p w14:paraId="0D3062EF" w14:textId="1450190F" w:rsidR="0043344C" w:rsidRDefault="0043344C"/>
                    <w:p w14:paraId="5FDE0AB2" w14:textId="644D3BFC" w:rsidR="0043344C" w:rsidRDefault="0043344C"/>
                    <w:p w14:paraId="02030CEA" w14:textId="4A1322BB" w:rsidR="0043344C" w:rsidRDefault="0043344C"/>
                    <w:p w14:paraId="5B2842D7" w14:textId="329919F5" w:rsidR="0043344C" w:rsidRDefault="0043344C"/>
                    <w:p w14:paraId="36859C67" w14:textId="3ECDF170" w:rsidR="0043344C" w:rsidRDefault="0043344C"/>
                    <w:p w14:paraId="7DB41D3E" w14:textId="01D2BF46" w:rsidR="0043344C" w:rsidRDefault="0043344C"/>
                    <w:p w14:paraId="0D009BB4" w14:textId="6B61EF81" w:rsidR="0043344C" w:rsidRDefault="0043344C"/>
                    <w:p w14:paraId="272E11A8" w14:textId="2D6810A8" w:rsidR="0043344C" w:rsidRDefault="0043344C"/>
                    <w:p w14:paraId="41F6427D" w14:textId="77777777" w:rsidR="0043344C" w:rsidRPr="000128BA" w:rsidRDefault="0043344C" w:rsidP="000128BA">
                      <w:pPr>
                        <w:pStyle w:val="ListParagraph"/>
                        <w:numPr>
                          <w:ilvl w:val="0"/>
                          <w:numId w:val="17"/>
                        </w:numPr>
                        <w:rPr>
                          <w:b/>
                          <w:color w:val="000000" w:themeColor="text1"/>
                        </w:rPr>
                      </w:pPr>
                      <w:bookmarkStart w:id="117" w:name="_Toc533923420"/>
                      <w:r w:rsidRPr="000128BA">
                        <w:rPr>
                          <w:b/>
                          <w:color w:val="000000" w:themeColor="text1"/>
                        </w:rPr>
                        <w:t>Mean dry weight of 10 seedlings at 12 DAS in variety Bg 360</w:t>
                      </w:r>
                      <w:bookmarkEnd w:id="117"/>
                    </w:p>
                    <w:p w14:paraId="486E37A8" w14:textId="4759F954" w:rsidR="0043344C" w:rsidRDefault="0043344C"/>
                    <w:p w14:paraId="61BEE86D" w14:textId="73E7806D" w:rsidR="0043344C" w:rsidRDefault="0043344C"/>
                    <w:p w14:paraId="1336C5D8" w14:textId="3750A6D7" w:rsidR="0043344C" w:rsidRDefault="0043344C"/>
                    <w:p w14:paraId="2C1D68DD" w14:textId="7F4CA931" w:rsidR="0043344C" w:rsidRDefault="0043344C"/>
                    <w:p w14:paraId="3B03C4DF" w14:textId="1AA47375" w:rsidR="0043344C" w:rsidRDefault="0043344C"/>
                    <w:p w14:paraId="31EE1E2E" w14:textId="170899EA" w:rsidR="0043344C" w:rsidRDefault="0043344C"/>
                    <w:p w14:paraId="40055942" w14:textId="283E1C1C" w:rsidR="0043344C" w:rsidRDefault="0043344C"/>
                    <w:p w14:paraId="71C91D8F" w14:textId="4B7FEA6A" w:rsidR="0043344C" w:rsidRDefault="0043344C"/>
                    <w:p w14:paraId="0550BAE7" w14:textId="03A3E2BA" w:rsidR="0043344C" w:rsidRDefault="0043344C"/>
                    <w:p w14:paraId="413D9B23" w14:textId="737575F0" w:rsidR="0043344C" w:rsidRDefault="0043344C"/>
                    <w:p w14:paraId="7C3A6B6D" w14:textId="68381C85" w:rsidR="0043344C" w:rsidRDefault="0043344C"/>
                    <w:p w14:paraId="4BAB181F" w14:textId="77777777" w:rsidR="0043344C" w:rsidRDefault="0043344C"/>
                    <w:p w14:paraId="0F81AEC9" w14:textId="7D1B1202" w:rsidR="0043344C" w:rsidRDefault="0043344C"/>
                    <w:p w14:paraId="48CF90D0" w14:textId="0BC97D08" w:rsidR="0043344C" w:rsidRPr="000128BA" w:rsidRDefault="0043344C"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43344C" w:rsidRDefault="0043344C"/>
                    <w:p w14:paraId="0C54AA1D" w14:textId="77777777" w:rsidR="0043344C" w:rsidRDefault="0043344C"/>
                    <w:p w14:paraId="7DE347B3" w14:textId="13429923" w:rsidR="0043344C" w:rsidRDefault="0043344C"/>
                    <w:p w14:paraId="7CF997F9" w14:textId="0E481782" w:rsidR="0043344C" w:rsidRDefault="0043344C"/>
                    <w:p w14:paraId="7EBA8700" w14:textId="54DA14B8" w:rsidR="0043344C" w:rsidRDefault="0043344C"/>
                    <w:p w14:paraId="4D59AB4A" w14:textId="040D0490" w:rsidR="0043344C" w:rsidRDefault="0043344C"/>
                    <w:p w14:paraId="0274B127" w14:textId="51BCD86B" w:rsidR="0043344C" w:rsidRDefault="0043344C"/>
                    <w:p w14:paraId="54C76401" w14:textId="005450C3" w:rsidR="0043344C" w:rsidRDefault="0043344C"/>
                    <w:p w14:paraId="3DAAE683" w14:textId="605A06BB" w:rsidR="0043344C" w:rsidRDefault="0043344C"/>
                    <w:p w14:paraId="78C125AC" w14:textId="77777777" w:rsidR="0043344C" w:rsidRDefault="0043344C"/>
                  </w:txbxContent>
                </v:textbox>
                <w10:wrap type="square"/>
              </v:shape>
            </w:pict>
          </mc:Fallback>
        </mc:AlternateContent>
      </w:r>
      <w:r w:rsidR="00961F79">
        <w:rPr>
          <w:noProof/>
        </w:rPr>
        <w:drawing>
          <wp:anchor distT="0" distB="0" distL="114300" distR="114300" simplePos="0" relativeHeight="251676672" behindDoc="0" locked="0" layoutInCell="1" allowOverlap="1" wp14:anchorId="29FBF85B" wp14:editId="77274431">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ans with the same letter are not significantly different)</w:t>
      </w:r>
      <w:bookmarkStart w:id="118" w:name="_Toc533923421"/>
    </w:p>
    <w:p w14:paraId="44860890" w14:textId="780C2A1B" w:rsidR="000128BA" w:rsidRDefault="000A35DA" w:rsidP="000A35DA">
      <w:pPr>
        <w:pStyle w:val="Caption"/>
        <w:rPr>
          <w:rFonts w:ascii="Times New Roman" w:hAnsi="Times New Roman" w:cs="Times New Roman"/>
          <w:b/>
          <w:i w:val="0"/>
          <w:color w:val="auto"/>
          <w:sz w:val="24"/>
          <w:szCs w:val="24"/>
        </w:rPr>
      </w:pPr>
      <w:bookmarkStart w:id="119" w:name="_Toc536027532"/>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18"/>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7696"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617CA614" w14:textId="77777777" w:rsidTr="00266956">
                              <w:trPr>
                                <w:trHeight w:val="197"/>
                              </w:trPr>
                              <w:tc>
                                <w:tcPr>
                                  <w:tcW w:w="1463" w:type="dxa"/>
                                  <w:vAlign w:val="center"/>
                                </w:tcPr>
                                <w:p w14:paraId="52FDF139"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43344C" w:rsidRDefault="0043344C"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97" type="#_x0000_t202" style="position:absolute;margin-left:0;margin-top:514pt;width:469.2pt;height:52.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n3kMw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M3ifeQ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617CA614" w14:textId="77777777" w:rsidTr="00266956">
                        <w:trPr>
                          <w:trHeight w:val="197"/>
                        </w:trPr>
                        <w:tc>
                          <w:tcPr>
                            <w:tcW w:w="1463" w:type="dxa"/>
                            <w:vAlign w:val="center"/>
                          </w:tcPr>
                          <w:p w14:paraId="52FDF139"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43344C" w:rsidRDefault="0043344C" w:rsidP="000128BA"/>
                  </w:txbxContent>
                </v:textbox>
                <w10:wrap anchorx="margin"/>
              </v:shape>
            </w:pict>
          </mc:Fallback>
        </mc:AlternateContent>
      </w:r>
      <w:bookmarkEnd w:id="119"/>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69334303"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Total </w:t>
      </w:r>
      <w:r w:rsidR="00B633B7">
        <w:rPr>
          <w:rFonts w:ascii="Times New Roman" w:hAnsi="Times New Roman" w:cs="Times New Roman"/>
          <w:b/>
          <w:i w:val="0"/>
          <w:color w:val="000000" w:themeColor="text1"/>
          <w:sz w:val="24"/>
          <w:szCs w:val="24"/>
        </w:rPr>
        <w:t>r</w:t>
      </w:r>
      <w:r>
        <w:rPr>
          <w:rFonts w:ascii="Times New Roman" w:hAnsi="Times New Roman" w:cs="Times New Roman"/>
          <w:b/>
          <w:i w:val="0"/>
          <w:color w:val="000000" w:themeColor="text1"/>
          <w:sz w:val="24"/>
          <w:szCs w:val="24"/>
        </w:rPr>
        <w:t>oot length of s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4448" behindDoc="1" locked="0" layoutInCell="1" allowOverlap="1" wp14:anchorId="274C92AB" wp14:editId="3B3EEE7E">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43344C" w:rsidRDefault="0043344C"/>
                          <w:p w14:paraId="51201DE6" w14:textId="5827F152" w:rsidR="0043344C" w:rsidRDefault="0043344C"/>
                          <w:p w14:paraId="0F61BECB" w14:textId="33E129B8" w:rsidR="0043344C" w:rsidRDefault="0043344C"/>
                          <w:p w14:paraId="600A459E" w14:textId="051DAD12" w:rsidR="0043344C" w:rsidRDefault="0043344C"/>
                          <w:p w14:paraId="5E8549E1" w14:textId="3A701B60" w:rsidR="0043344C" w:rsidRDefault="0043344C"/>
                          <w:p w14:paraId="79D6F528" w14:textId="46880414" w:rsidR="0043344C" w:rsidRDefault="0043344C"/>
                          <w:p w14:paraId="6B11598A" w14:textId="13A50104" w:rsidR="0043344C" w:rsidRDefault="0043344C"/>
                          <w:p w14:paraId="3C24AFEC" w14:textId="667DD6C9" w:rsidR="0043344C" w:rsidRDefault="0043344C"/>
                          <w:p w14:paraId="04A5C5FF" w14:textId="66A98D78" w:rsidR="0043344C" w:rsidRDefault="0043344C"/>
                          <w:p w14:paraId="11A51986" w14:textId="05D0F6DC" w:rsidR="0043344C" w:rsidRDefault="0043344C"/>
                          <w:p w14:paraId="3C9B0CD8" w14:textId="234899C8" w:rsidR="0043344C" w:rsidRDefault="0043344C"/>
                          <w:p w14:paraId="334042EE" w14:textId="435483EB" w:rsidR="0043344C" w:rsidRDefault="0043344C"/>
                          <w:p w14:paraId="1C55B7F3" w14:textId="65AF928A" w:rsidR="0043344C" w:rsidRDefault="0043344C"/>
                          <w:p w14:paraId="1B959280" w14:textId="77777777" w:rsidR="0043344C" w:rsidRDefault="0043344C"/>
                          <w:p w14:paraId="6EC73959" w14:textId="4D8F7DF4" w:rsidR="0043344C" w:rsidRDefault="0043344C"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43344C" w:rsidRDefault="0043344C" w:rsidP="008D324F"/>
                          <w:p w14:paraId="7D987B27" w14:textId="5DB984E5" w:rsidR="0043344C" w:rsidRDefault="0043344C" w:rsidP="008D324F"/>
                          <w:p w14:paraId="312C3D9A" w14:textId="094412D1" w:rsidR="0043344C" w:rsidRDefault="0043344C" w:rsidP="008D324F"/>
                          <w:p w14:paraId="1392958C" w14:textId="797FE97B" w:rsidR="0043344C" w:rsidRDefault="0043344C" w:rsidP="008D324F"/>
                          <w:p w14:paraId="3B2D1AC8" w14:textId="4C693150" w:rsidR="0043344C" w:rsidRDefault="0043344C" w:rsidP="008D324F"/>
                          <w:p w14:paraId="7A95AEEA" w14:textId="5B643394" w:rsidR="0043344C" w:rsidRDefault="0043344C" w:rsidP="008D324F"/>
                          <w:p w14:paraId="2E1B9640" w14:textId="735FD4C9" w:rsidR="0043344C" w:rsidRDefault="0043344C" w:rsidP="008D324F"/>
                          <w:p w14:paraId="3E73246C" w14:textId="62491162" w:rsidR="0043344C" w:rsidRDefault="0043344C" w:rsidP="008D324F"/>
                          <w:p w14:paraId="282CC7C0" w14:textId="58F7E0D9" w:rsidR="0043344C" w:rsidRDefault="0043344C" w:rsidP="008D324F"/>
                          <w:p w14:paraId="3879C557" w14:textId="329472A6" w:rsidR="0043344C" w:rsidRDefault="0043344C" w:rsidP="008D324F"/>
                          <w:p w14:paraId="03FF0E32" w14:textId="6AD03701" w:rsidR="0043344C" w:rsidRDefault="0043344C" w:rsidP="008D324F"/>
                          <w:p w14:paraId="50DB0CF6" w14:textId="7E8D0CE9" w:rsidR="0043344C" w:rsidRDefault="0043344C" w:rsidP="008D324F"/>
                          <w:p w14:paraId="7258C06D" w14:textId="77777777" w:rsidR="0043344C" w:rsidRDefault="0043344C" w:rsidP="008D324F"/>
                          <w:p w14:paraId="5D2178C0" w14:textId="5170FAE5" w:rsidR="0043344C" w:rsidRDefault="0043344C"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43344C" w:rsidRDefault="0043344C" w:rsidP="006D557E"/>
                          <w:p w14:paraId="13BB7B6B" w14:textId="77777777" w:rsidR="0043344C" w:rsidRPr="006D557E" w:rsidRDefault="0043344C" w:rsidP="006D557E"/>
                          <w:p w14:paraId="419A7258" w14:textId="77777777" w:rsidR="0043344C" w:rsidRPr="008D324F" w:rsidRDefault="0043344C" w:rsidP="008D324F"/>
                          <w:p w14:paraId="5AA10846"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98" type="#_x0000_t202" style="position:absolute;margin-left:3.15pt;margin-top:4.5pt;width:428pt;height:661.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" fillcolor="white [3201]" strokeweight=".5pt">
                <v:textbox>
                  <w:txbxContent>
                    <w:p w14:paraId="7C4CE597" w14:textId="6E33B7D3" w:rsidR="0043344C" w:rsidRDefault="0043344C"/>
                    <w:p w14:paraId="51201DE6" w14:textId="5827F152" w:rsidR="0043344C" w:rsidRDefault="0043344C"/>
                    <w:p w14:paraId="0F61BECB" w14:textId="33E129B8" w:rsidR="0043344C" w:rsidRDefault="0043344C"/>
                    <w:p w14:paraId="600A459E" w14:textId="051DAD12" w:rsidR="0043344C" w:rsidRDefault="0043344C"/>
                    <w:p w14:paraId="5E8549E1" w14:textId="3A701B60" w:rsidR="0043344C" w:rsidRDefault="0043344C"/>
                    <w:p w14:paraId="79D6F528" w14:textId="46880414" w:rsidR="0043344C" w:rsidRDefault="0043344C"/>
                    <w:p w14:paraId="6B11598A" w14:textId="13A50104" w:rsidR="0043344C" w:rsidRDefault="0043344C"/>
                    <w:p w14:paraId="3C24AFEC" w14:textId="667DD6C9" w:rsidR="0043344C" w:rsidRDefault="0043344C"/>
                    <w:p w14:paraId="04A5C5FF" w14:textId="66A98D78" w:rsidR="0043344C" w:rsidRDefault="0043344C"/>
                    <w:p w14:paraId="11A51986" w14:textId="05D0F6DC" w:rsidR="0043344C" w:rsidRDefault="0043344C"/>
                    <w:p w14:paraId="3C9B0CD8" w14:textId="234899C8" w:rsidR="0043344C" w:rsidRDefault="0043344C"/>
                    <w:p w14:paraId="334042EE" w14:textId="435483EB" w:rsidR="0043344C" w:rsidRDefault="0043344C"/>
                    <w:p w14:paraId="1C55B7F3" w14:textId="65AF928A" w:rsidR="0043344C" w:rsidRDefault="0043344C"/>
                    <w:p w14:paraId="1B959280" w14:textId="77777777" w:rsidR="0043344C" w:rsidRDefault="0043344C"/>
                    <w:p w14:paraId="6EC73959" w14:textId="4D8F7DF4" w:rsidR="0043344C" w:rsidRDefault="0043344C"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43344C" w:rsidRDefault="0043344C" w:rsidP="008D324F"/>
                    <w:p w14:paraId="7D987B27" w14:textId="5DB984E5" w:rsidR="0043344C" w:rsidRDefault="0043344C" w:rsidP="008D324F"/>
                    <w:p w14:paraId="312C3D9A" w14:textId="094412D1" w:rsidR="0043344C" w:rsidRDefault="0043344C" w:rsidP="008D324F"/>
                    <w:p w14:paraId="1392958C" w14:textId="797FE97B" w:rsidR="0043344C" w:rsidRDefault="0043344C" w:rsidP="008D324F"/>
                    <w:p w14:paraId="3B2D1AC8" w14:textId="4C693150" w:rsidR="0043344C" w:rsidRDefault="0043344C" w:rsidP="008D324F"/>
                    <w:p w14:paraId="7A95AEEA" w14:textId="5B643394" w:rsidR="0043344C" w:rsidRDefault="0043344C" w:rsidP="008D324F"/>
                    <w:p w14:paraId="2E1B9640" w14:textId="735FD4C9" w:rsidR="0043344C" w:rsidRDefault="0043344C" w:rsidP="008D324F"/>
                    <w:p w14:paraId="3E73246C" w14:textId="62491162" w:rsidR="0043344C" w:rsidRDefault="0043344C" w:rsidP="008D324F"/>
                    <w:p w14:paraId="282CC7C0" w14:textId="58F7E0D9" w:rsidR="0043344C" w:rsidRDefault="0043344C" w:rsidP="008D324F"/>
                    <w:p w14:paraId="3879C557" w14:textId="329472A6" w:rsidR="0043344C" w:rsidRDefault="0043344C" w:rsidP="008D324F"/>
                    <w:p w14:paraId="03FF0E32" w14:textId="6AD03701" w:rsidR="0043344C" w:rsidRDefault="0043344C" w:rsidP="008D324F"/>
                    <w:p w14:paraId="50DB0CF6" w14:textId="7E8D0CE9" w:rsidR="0043344C" w:rsidRDefault="0043344C" w:rsidP="008D324F"/>
                    <w:p w14:paraId="7258C06D" w14:textId="77777777" w:rsidR="0043344C" w:rsidRDefault="0043344C" w:rsidP="008D324F"/>
                    <w:p w14:paraId="5D2178C0" w14:textId="5170FAE5" w:rsidR="0043344C" w:rsidRDefault="0043344C"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43344C" w:rsidRDefault="0043344C" w:rsidP="006D557E"/>
                    <w:p w14:paraId="13BB7B6B" w14:textId="77777777" w:rsidR="0043344C" w:rsidRPr="006D557E" w:rsidRDefault="0043344C" w:rsidP="006D557E"/>
                    <w:p w14:paraId="419A7258" w14:textId="77777777" w:rsidR="0043344C" w:rsidRPr="008D324F" w:rsidRDefault="0043344C" w:rsidP="008D324F"/>
                    <w:p w14:paraId="5AA10846" w14:textId="77777777" w:rsidR="0043344C" w:rsidRDefault="0043344C"/>
                  </w:txbxContent>
                </v:textbox>
              </v:shape>
            </w:pict>
          </mc:Fallback>
        </mc:AlternateContent>
      </w:r>
      <w:r w:rsidR="008D324F">
        <w:rPr>
          <w:noProof/>
        </w:rPr>
        <w:drawing>
          <wp:anchor distT="0" distB="0" distL="114300" distR="114300" simplePos="0" relativeHeight="251638784" behindDoc="0" locked="0" layoutInCell="1" allowOverlap="1" wp14:anchorId="6A70E099" wp14:editId="785034D5">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1672576"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43344C" w:rsidRPr="008D324F" w:rsidRDefault="0043344C">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99" type="#_x0000_t202" style="position:absolute;margin-left:30.15pt;margin-top:270.3pt;width:100.8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LpP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bgbsCZ&#10;FjU4WqvWs6/UMqiAT2PcBG4rA0ffQg/fs95BGdpuC1uHLxpisAPp4wXdEE2GR4O7tD+GScJ2M7gd&#10;Q0b45P21sc5/U1SzIGTcgr0Iqjgsne9czy4hmaZFWVWRwUqzJuPjm1EaH1wsCF5p5Ag9dLUGybeb&#10;NvY8Gp0b2VB+RH+WuglxRi5KFLEUzr8Ki5FA3Rhz/4KjqAjJ6CRxtiP762/64A+mYOWswYhl3P3c&#10;C6s4q75rcHjfHw7DTMbLcHQ7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Dn3LpPMAIAAFsEAAAOAAAAAAAAAAAAAAAA&#10;AC4CAABkcnMvZTJvRG9jLnhtbFBLAQItABQABgAIAAAAIQCCWfJS4gAAAAoBAAAPAAAAAAAAAAAA&#10;AAAAAIoEAABkcnMvZG93bnJldi54bWxQSwUGAAAAAAQABADzAAAAmQUAAAAA&#10;" filled="f" stroked="f" strokeweight=".5pt">
                <v:textbox>
                  <w:txbxContent>
                    <w:p w14:paraId="777059F2" w14:textId="3E6EE140" w:rsidR="0043344C" w:rsidRPr="008D324F" w:rsidRDefault="0043344C">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643904" behindDoc="0" locked="0" layoutInCell="1" allowOverlap="1" wp14:anchorId="069DF5B8" wp14:editId="1C633385">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4AB46694" wp14:editId="24BC3442">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43344C" w:rsidRPr="008D324F" w:rsidRDefault="0043344C"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00" type="#_x0000_t202" style="position:absolute;margin-left:30.15pt;margin-top:266.95pt;width:100.8pt;height:25.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LMAIAAFs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pwsMswAgAAWwQAAA4AAAAAAAAAAAAAAAAA&#10;LgIAAGRycy9lMm9Eb2MueG1sUEsBAi0AFAAGAAgAAAAhABwH4PHhAAAACgEAAA8AAAAAAAAAAAAA&#10;AAAAigQAAGRycy9kb3ducmV2LnhtbFBLBQYAAAAABAAEAPMAAACYBQAAAAA=&#10;" filled="f" stroked="f" strokeweight=".5pt">
                <v:textbox>
                  <w:txbxContent>
                    <w:p w14:paraId="5C46D8E0" w14:textId="27FF0F41" w:rsidR="0043344C" w:rsidRPr="008D324F" w:rsidRDefault="0043344C"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59074389" w:rsidR="00E54BC7" w:rsidRPr="000A35DA" w:rsidRDefault="000A35DA" w:rsidP="000A35DA">
      <w:pPr>
        <w:pStyle w:val="Caption"/>
        <w:rPr>
          <w:rFonts w:ascii="Times New Roman" w:hAnsi="Times New Roman" w:cs="Times New Roman"/>
          <w:b/>
          <w:i w:val="0"/>
          <w:color w:val="auto"/>
          <w:sz w:val="24"/>
          <w:szCs w:val="24"/>
        </w:rPr>
      </w:pPr>
      <w:bookmarkStart w:id="120" w:name="_Toc536027533"/>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4624"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74F4C6D0" w14:textId="77777777" w:rsidTr="00266956">
                              <w:trPr>
                                <w:trHeight w:val="197"/>
                              </w:trPr>
                              <w:tc>
                                <w:tcPr>
                                  <w:tcW w:w="1463" w:type="dxa"/>
                                  <w:vAlign w:val="center"/>
                                </w:tcPr>
                                <w:p w14:paraId="039E877A"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43344C" w:rsidRDefault="0043344C"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01" type="#_x0000_t202" style="position:absolute;margin-left:0;margin-top:514pt;width:469.2pt;height:52.8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OiMQIAAFsEAAAOAAAAZHJzL2Uyb0RvYy54bWysVE2P2jAQvVfqf7B8LwHK1yLCiu6KqhLa&#10;XQlWezaOA5ESj2sbEvrr++wAi7Y9Vb0445nxfLw3k9l9U5XsqKwrSKe81+lyprSkrNC7lL9ull8m&#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7vhpPJACYJ22jc&#10;HY4i/Mn7a2Od/66oYkFIuQV7EVRxXDmPSuB6cQnJNC2LsowMlprVCPp12I0Prha8KDUehh7aWoPk&#10;m20Tex6OL41sKTuhP0vthDgjlwWKWAnnX4TFSKBujLl/xpGXhGR0ljjbk/31N33wB1OwclZjxFLu&#10;fh6EVZyVPzQ4vOsNAhw+XgbDc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CGKKOi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43344C" w14:paraId="74F4C6D0" w14:textId="77777777" w:rsidTr="00266956">
                        <w:trPr>
                          <w:trHeight w:val="197"/>
                        </w:trPr>
                        <w:tc>
                          <w:tcPr>
                            <w:tcW w:w="1463" w:type="dxa"/>
                            <w:vAlign w:val="center"/>
                          </w:tcPr>
                          <w:p w14:paraId="039E877A"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43344C" w:rsidRPr="00A462F0" w:rsidRDefault="0043344C"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43344C" w:rsidRPr="00A462F0" w:rsidRDefault="0043344C"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43344C" w:rsidRPr="00A462F0" w:rsidRDefault="0043344C"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43344C" w:rsidRDefault="0043344C" w:rsidP="00E54BC7"/>
                  </w:txbxContent>
                </v:textbox>
                <w10:wrap anchorx="margin"/>
              </v:shape>
            </w:pict>
          </mc:Fallback>
        </mc:AlternateContent>
      </w:r>
      <w:bookmarkEnd w:id="120"/>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21" w:name="_Toc533923422"/>
      <w:r>
        <w:rPr>
          <w:noProof/>
        </w:rPr>
        <mc:AlternateContent>
          <mc:Choice Requires="wps">
            <w:drawing>
              <wp:anchor distT="0" distB="0" distL="114300" distR="114300" simplePos="0" relativeHeight="251679744" behindDoc="0" locked="0" layoutInCell="1" allowOverlap="1" wp14:anchorId="10A6C6B7" wp14:editId="6638BC8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43344C" w:rsidRPr="005A5609" w:rsidRDefault="0043344C"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02" type="#_x0000_t202" style="position:absolute;left:0;text-align:left;margin-left:48.75pt;margin-top:565.3pt;width:81pt;height:19.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XZ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k3MiG8iP6s9RNiDNyWaKIJ+H8q7AYCdSNMfcvOIqK8BidJM52ZH/9TR/8wRSsnDUYsYy7&#10;n3thFWfVdw0O7/ojQMB8vIzGtwNc7LVlc23R+/qBMMV9LJSRUQz+vjqLhaX6DduwCK/CJLTE2xn3&#10;Z/HBd4OPbZJqsYhOmEIj/JNeGRlSB1gDxOv2TVhz4sGDwWc6D6OYfqCj8+0IWew9FWXkKgDdoXrC&#10;HxMcKTxtW1iR63v0ev8nzH8D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MMEpdkyAgAAWwQAAA4AAAAAAAAAAAAA&#10;AAAALgIAAGRycy9lMm9Eb2MueG1sUEsBAi0AFAAGAAgAAAAhABnW0UbiAAAADAEAAA8AAAAAAAAA&#10;AAAAAAAAjAQAAGRycy9kb3ducmV2LnhtbFBLBQYAAAAABAAEAPMAAACbBQAAAAA=&#10;" filled="f" stroked="f" strokeweight=".5pt">
                <v:textbox>
                  <w:txbxContent>
                    <w:p w14:paraId="5D0F45C4" w14:textId="749A9FE7" w:rsidR="0043344C" w:rsidRPr="005A5609" w:rsidRDefault="0043344C"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2138DDF" wp14:editId="29A58E97">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43344C" w:rsidRPr="005A5609" w:rsidRDefault="0043344C">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03" type="#_x0000_t202" style="position:absolute;left:0;text-align:left;margin-left:48.75pt;margin-top:345.1pt;width:81pt;height:19.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X0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ju3MiG8iP6s9RNiDNyWaKIJ+H8q7AYCdSNMfcvOIqK8BidJM52ZH/9TR/8wRSsnDUYsYy7&#10;n3thFWfVdw0O7/ojQMB8vIzGtwNc7LVlc23R+/qBMMV9LJSRUQz+vjqLhaX6DduwCK/CJLTE2xn3&#10;Z/HBd4OPbZJqsYhOmEIj/JNeGRlSB1gDxOv2TVhz4sGDwWc6D6OYfqCj8+0IWew9FWXkKgDdoXrC&#10;HxMcKTxtW1iR63v0ev8nzH8D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Dch1fQyAgAAWwQAAA4AAAAAAAAAAAAA&#10;AAAALgIAAGRycy9lMm9Eb2MueG1sUEsBAi0AFAAGAAgAAAAhAHlX7xfiAAAACgEAAA8AAAAAAAAA&#10;AAAAAAAAjAQAAGRycy9kb3ducmV2LnhtbFBLBQYAAAAABAAEAPMAAACbBQAAAAA=&#10;" filled="f" stroked="f" strokeweight=".5pt">
                <v:textbox>
                  <w:txbxContent>
                    <w:p w14:paraId="5CC34326" w14:textId="6512B726" w:rsidR="0043344C" w:rsidRPr="005A5609" w:rsidRDefault="0043344C">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40832" behindDoc="0" locked="0" layoutInCell="1" allowOverlap="1" wp14:anchorId="36B47977" wp14:editId="4F5C00E2">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bookmarkEnd w:id="121"/>
      <w:r w:rsidR="0062622C">
        <w:rPr>
          <w:noProof/>
        </w:rPr>
        <w:drawing>
          <wp:anchor distT="0" distB="0" distL="114300" distR="114300" simplePos="0" relativeHeight="251639808" behindDoc="0" locked="0" layoutInCell="1" allowOverlap="1" wp14:anchorId="07D3979B" wp14:editId="179AC9A0">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22400" behindDoc="1" locked="0" layoutInCell="1" allowOverlap="1" wp14:anchorId="188AA9FB" wp14:editId="2835CBB4">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43344C" w:rsidRDefault="0043344C"/>
                          <w:p w14:paraId="7ECC9AC7" w14:textId="0A5ABCDB" w:rsidR="0043344C" w:rsidRDefault="0043344C"/>
                          <w:p w14:paraId="560BDB13" w14:textId="1FE0469D" w:rsidR="0043344C" w:rsidRDefault="0043344C"/>
                          <w:p w14:paraId="7A01BF49" w14:textId="301453F3" w:rsidR="0043344C" w:rsidRDefault="0043344C"/>
                          <w:p w14:paraId="16E551A5" w14:textId="7679DB8A" w:rsidR="0043344C" w:rsidRDefault="0043344C"/>
                          <w:p w14:paraId="3BE82A9B" w14:textId="54B73E52" w:rsidR="0043344C" w:rsidRDefault="0043344C"/>
                          <w:p w14:paraId="14DEAA9B" w14:textId="3D43B57B" w:rsidR="0043344C" w:rsidRDefault="0043344C"/>
                          <w:p w14:paraId="6995F9DC" w14:textId="399F6662" w:rsidR="0043344C" w:rsidRDefault="0043344C"/>
                          <w:p w14:paraId="332781F0" w14:textId="0DB0A0D8" w:rsidR="0043344C" w:rsidRDefault="0043344C"/>
                          <w:p w14:paraId="4C172AFA" w14:textId="5C9E4AA7" w:rsidR="0043344C" w:rsidRDefault="0043344C" w:rsidP="0050332E">
                            <w:pPr>
                              <w:pStyle w:val="ListParagraph"/>
                              <w:numPr>
                                <w:ilvl w:val="0"/>
                                <w:numId w:val="19"/>
                              </w:numPr>
                            </w:pPr>
                            <w:r w:rsidRPr="0050332E">
                              <w:rPr>
                                <w:b/>
                                <w:color w:val="000000" w:themeColor="text1"/>
                              </w:rPr>
                              <w:t>Leaf greenness of seedlings at 12 DAS in variety Bg 360</w:t>
                            </w:r>
                          </w:p>
                          <w:p w14:paraId="21E3F60D" w14:textId="41632278" w:rsidR="0043344C" w:rsidRDefault="0043344C"/>
                          <w:p w14:paraId="132E35F4" w14:textId="313DFB04" w:rsidR="0043344C" w:rsidRDefault="0043344C"/>
                          <w:p w14:paraId="31D38D3D" w14:textId="1BDE2D43" w:rsidR="0043344C" w:rsidRDefault="0043344C"/>
                          <w:p w14:paraId="357B1D7C" w14:textId="4F26F616" w:rsidR="0043344C" w:rsidRDefault="0043344C"/>
                          <w:p w14:paraId="24BB943E" w14:textId="4B32D7BA" w:rsidR="0043344C" w:rsidRDefault="0043344C"/>
                          <w:p w14:paraId="788AE62A" w14:textId="03ACD32C" w:rsidR="0043344C" w:rsidRDefault="0043344C"/>
                          <w:p w14:paraId="182DE07B" w14:textId="33098994" w:rsidR="0043344C" w:rsidRDefault="0043344C"/>
                          <w:p w14:paraId="0FEFC3C4" w14:textId="7C35F73D" w:rsidR="0043344C" w:rsidRDefault="0043344C"/>
                          <w:p w14:paraId="3D5AD27A" w14:textId="60495AC6" w:rsidR="0043344C" w:rsidRDefault="0043344C"/>
                          <w:p w14:paraId="341BC76F" w14:textId="77777777" w:rsidR="0043344C" w:rsidRPr="0050332E" w:rsidRDefault="0043344C"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04" type="#_x0000_t202" style="position:absolute;left:0;text-align:left;margin-left:4.35pt;margin-top:177pt;width:6in;height:465.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" fillcolor="white [3201]" strokeweight=".5pt">
                <v:textbox>
                  <w:txbxContent>
                    <w:p w14:paraId="32D65931" w14:textId="2D0A4A2E" w:rsidR="0043344C" w:rsidRDefault="0043344C"/>
                    <w:p w14:paraId="7ECC9AC7" w14:textId="0A5ABCDB" w:rsidR="0043344C" w:rsidRDefault="0043344C"/>
                    <w:p w14:paraId="560BDB13" w14:textId="1FE0469D" w:rsidR="0043344C" w:rsidRDefault="0043344C"/>
                    <w:p w14:paraId="7A01BF49" w14:textId="301453F3" w:rsidR="0043344C" w:rsidRDefault="0043344C"/>
                    <w:p w14:paraId="16E551A5" w14:textId="7679DB8A" w:rsidR="0043344C" w:rsidRDefault="0043344C"/>
                    <w:p w14:paraId="3BE82A9B" w14:textId="54B73E52" w:rsidR="0043344C" w:rsidRDefault="0043344C"/>
                    <w:p w14:paraId="14DEAA9B" w14:textId="3D43B57B" w:rsidR="0043344C" w:rsidRDefault="0043344C"/>
                    <w:p w14:paraId="6995F9DC" w14:textId="399F6662" w:rsidR="0043344C" w:rsidRDefault="0043344C"/>
                    <w:p w14:paraId="332781F0" w14:textId="0DB0A0D8" w:rsidR="0043344C" w:rsidRDefault="0043344C"/>
                    <w:p w14:paraId="4C172AFA" w14:textId="5C9E4AA7" w:rsidR="0043344C" w:rsidRDefault="0043344C" w:rsidP="0050332E">
                      <w:pPr>
                        <w:pStyle w:val="ListParagraph"/>
                        <w:numPr>
                          <w:ilvl w:val="0"/>
                          <w:numId w:val="19"/>
                        </w:numPr>
                      </w:pPr>
                      <w:r w:rsidRPr="0050332E">
                        <w:rPr>
                          <w:b/>
                          <w:color w:val="000000" w:themeColor="text1"/>
                        </w:rPr>
                        <w:t>Leaf greenness of seedlings at 12 DAS in variety Bg 360</w:t>
                      </w:r>
                    </w:p>
                    <w:p w14:paraId="21E3F60D" w14:textId="41632278" w:rsidR="0043344C" w:rsidRDefault="0043344C"/>
                    <w:p w14:paraId="132E35F4" w14:textId="313DFB04" w:rsidR="0043344C" w:rsidRDefault="0043344C"/>
                    <w:p w14:paraId="31D38D3D" w14:textId="1BDE2D43" w:rsidR="0043344C" w:rsidRDefault="0043344C"/>
                    <w:p w14:paraId="357B1D7C" w14:textId="4F26F616" w:rsidR="0043344C" w:rsidRDefault="0043344C"/>
                    <w:p w14:paraId="24BB943E" w14:textId="4B32D7BA" w:rsidR="0043344C" w:rsidRDefault="0043344C"/>
                    <w:p w14:paraId="788AE62A" w14:textId="03ACD32C" w:rsidR="0043344C" w:rsidRDefault="0043344C"/>
                    <w:p w14:paraId="182DE07B" w14:textId="33098994" w:rsidR="0043344C" w:rsidRDefault="0043344C"/>
                    <w:p w14:paraId="0FEFC3C4" w14:textId="7C35F73D" w:rsidR="0043344C" w:rsidRDefault="0043344C"/>
                    <w:p w14:paraId="3D5AD27A" w14:textId="60495AC6" w:rsidR="0043344C" w:rsidRDefault="0043344C"/>
                    <w:p w14:paraId="341BC76F" w14:textId="77777777" w:rsidR="0043344C" w:rsidRPr="0050332E" w:rsidRDefault="0043344C"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43344C" w:rsidRDefault="0043344C"/>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4FD1A2A9" w:rsidR="00E54BC7" w:rsidRPr="000A35DA" w:rsidRDefault="000A35DA" w:rsidP="000A35DA">
      <w:pPr>
        <w:pStyle w:val="Caption"/>
        <w:rPr>
          <w:rFonts w:ascii="Times New Roman" w:hAnsi="Times New Roman" w:cs="Times New Roman"/>
          <w:b/>
          <w:i w:val="0"/>
          <w:color w:val="auto"/>
          <w:sz w:val="24"/>
          <w:szCs w:val="24"/>
        </w:rPr>
      </w:pPr>
      <w:bookmarkStart w:id="122" w:name="_Toc536027534"/>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2"/>
    </w:p>
    <w:p w14:paraId="0C24BF39" w14:textId="1F1E1B24" w:rsidR="00CC7C41" w:rsidRPr="001417D1" w:rsidRDefault="00CC7C41" w:rsidP="00080D0E">
      <w:pPr>
        <w:pStyle w:val="Heading3"/>
        <w:spacing w:line="480" w:lineRule="auto"/>
        <w:rPr>
          <w:rFonts w:ascii="Times New Roman" w:hAnsi="Times New Roman" w:cs="Times New Roman"/>
          <w:b/>
          <w:color w:val="000000" w:themeColor="text1"/>
        </w:rPr>
      </w:pPr>
      <w:bookmarkStart w:id="123" w:name="_Toc536028845"/>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 xml:space="preserve">Plant </w:t>
      </w:r>
      <w:r w:rsidR="00A53CDD">
        <w:rPr>
          <w:rFonts w:ascii="Times New Roman" w:hAnsi="Times New Roman" w:cs="Times New Roman"/>
          <w:b/>
          <w:color w:val="000000" w:themeColor="text1"/>
        </w:rPr>
        <w:t>g</w:t>
      </w:r>
      <w:r w:rsidR="007B173F" w:rsidRPr="001417D1">
        <w:rPr>
          <w:rFonts w:ascii="Times New Roman" w:hAnsi="Times New Roman" w:cs="Times New Roman"/>
          <w:b/>
          <w:color w:val="000000" w:themeColor="text1"/>
        </w:rPr>
        <w:t xml:space="preserve">rowth </w:t>
      </w:r>
      <w:r w:rsidR="00A53CDD">
        <w:rPr>
          <w:rFonts w:ascii="Times New Roman" w:hAnsi="Times New Roman" w:cs="Times New Roman"/>
          <w:b/>
          <w:color w:val="000000" w:themeColor="text1"/>
        </w:rPr>
        <w:t>p</w:t>
      </w:r>
      <w:r w:rsidR="007B173F" w:rsidRPr="001417D1">
        <w:rPr>
          <w:rFonts w:ascii="Times New Roman" w:hAnsi="Times New Roman" w:cs="Times New Roman"/>
          <w:b/>
          <w:color w:val="000000" w:themeColor="text1"/>
        </w:rPr>
        <w:t>arameters</w:t>
      </w:r>
      <w:bookmarkEnd w:id="123"/>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5C0E5910"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 xml:space="preserve">4.2.2.1 Plant </w:t>
      </w:r>
      <w:r w:rsidR="00B633B7">
        <w:rPr>
          <w:rFonts w:ascii="Times New Roman" w:hAnsi="Times New Roman" w:cs="Times New Roman"/>
          <w:b/>
          <w:color w:val="000000" w:themeColor="text1"/>
          <w:sz w:val="24"/>
          <w:szCs w:val="24"/>
        </w:rPr>
        <w:t>h</w:t>
      </w:r>
      <w:r w:rsidRPr="001417D1">
        <w:rPr>
          <w:rFonts w:ascii="Times New Roman" w:hAnsi="Times New Roman" w:cs="Times New Roman"/>
          <w:b/>
          <w:color w:val="000000" w:themeColor="text1"/>
          <w:sz w:val="24"/>
          <w:szCs w:val="24"/>
        </w:rPr>
        <w:t>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1376" behindDoc="1" locked="0" layoutInCell="1" allowOverlap="1" wp14:anchorId="35DE3C58" wp14:editId="32D4844B">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43344C" w:rsidRDefault="0043344C"/>
                          <w:p w14:paraId="2D0919E0" w14:textId="51327BDE" w:rsidR="0043344C" w:rsidRDefault="0043344C"/>
                          <w:p w14:paraId="18C6D728" w14:textId="1F38D567" w:rsidR="0043344C" w:rsidRDefault="0043344C"/>
                          <w:p w14:paraId="625F88EA" w14:textId="06145134" w:rsidR="0043344C" w:rsidRDefault="0043344C"/>
                          <w:p w14:paraId="547BE359" w14:textId="2FCDB4A9" w:rsidR="0043344C" w:rsidRDefault="0043344C"/>
                          <w:p w14:paraId="01987D62" w14:textId="520EBEBD" w:rsidR="0043344C" w:rsidRDefault="0043344C"/>
                          <w:p w14:paraId="1AB843F6" w14:textId="2A13F781" w:rsidR="0043344C" w:rsidRDefault="0043344C"/>
                          <w:p w14:paraId="5B0AE01C" w14:textId="4B44809E" w:rsidR="0043344C" w:rsidRDefault="0043344C"/>
                          <w:p w14:paraId="1E06FD33" w14:textId="0D2C522A" w:rsidR="0043344C" w:rsidRDefault="0043344C"/>
                          <w:p w14:paraId="7858D76B" w14:textId="034D0CA0" w:rsidR="0043344C" w:rsidRDefault="0043344C"/>
                          <w:p w14:paraId="3DEA0734" w14:textId="56232EC2" w:rsidR="0043344C" w:rsidRDefault="0043344C"/>
                          <w:p w14:paraId="1EC5A34B" w14:textId="1F162D6B" w:rsidR="0043344C" w:rsidRDefault="0043344C"/>
                          <w:p w14:paraId="24C759A0" w14:textId="0EC61BC8" w:rsidR="0043344C" w:rsidRDefault="0043344C"/>
                          <w:p w14:paraId="5EBFB8DC" w14:textId="77777777" w:rsidR="0043344C" w:rsidRPr="00244720" w:rsidRDefault="0043344C" w:rsidP="00244720">
                            <w:pPr>
                              <w:pStyle w:val="ListParagraph"/>
                              <w:spacing w:line="480" w:lineRule="auto"/>
                            </w:pPr>
                          </w:p>
                          <w:p w14:paraId="4E89450D" w14:textId="5F55197D" w:rsidR="0043344C" w:rsidRPr="00987246" w:rsidRDefault="0043344C"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43344C" w:rsidRDefault="0043344C"/>
                          <w:p w14:paraId="1E631069" w14:textId="59794624" w:rsidR="0043344C" w:rsidRDefault="0043344C"/>
                          <w:p w14:paraId="1C84B430" w14:textId="2A015880" w:rsidR="0043344C" w:rsidRDefault="0043344C"/>
                          <w:p w14:paraId="10ACEFC8" w14:textId="557797DB" w:rsidR="0043344C" w:rsidRDefault="0043344C"/>
                          <w:p w14:paraId="6809A258" w14:textId="54A5F87D" w:rsidR="0043344C" w:rsidRDefault="0043344C"/>
                          <w:p w14:paraId="7E3AAA2C" w14:textId="2B9F673A" w:rsidR="0043344C" w:rsidRDefault="0043344C"/>
                          <w:p w14:paraId="1D47DEAF" w14:textId="6936A568" w:rsidR="0043344C" w:rsidRDefault="0043344C"/>
                          <w:p w14:paraId="70746BB5" w14:textId="3D54F24B" w:rsidR="0043344C" w:rsidRDefault="0043344C"/>
                          <w:p w14:paraId="7EE004AE" w14:textId="73207474" w:rsidR="0043344C" w:rsidRDefault="0043344C"/>
                          <w:p w14:paraId="3F20800D" w14:textId="5CDD3A94" w:rsidR="0043344C" w:rsidRDefault="0043344C"/>
                          <w:p w14:paraId="2E1D2106" w14:textId="2E88B42E" w:rsidR="0043344C" w:rsidRDefault="0043344C"/>
                          <w:p w14:paraId="4D7509C0" w14:textId="1E03D7B4" w:rsidR="0043344C" w:rsidRDefault="0043344C"/>
                          <w:p w14:paraId="1476DCC6" w14:textId="2F005D3D" w:rsidR="0043344C" w:rsidRDefault="0043344C"/>
                          <w:p w14:paraId="44C9FB82" w14:textId="7A718A29" w:rsidR="0043344C" w:rsidRPr="00987246" w:rsidRDefault="0043344C"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05" type="#_x0000_t202" style="position:absolute;left:0;text-align:left;margin-left:-1.05pt;margin-top:2.7pt;width:429.6pt;height:661.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" fillcolor="white [3201]" strokeweight=".5pt">
                <v:textbox>
                  <w:txbxContent>
                    <w:p w14:paraId="6EAFA6AF" w14:textId="2DF50D39" w:rsidR="0043344C" w:rsidRDefault="0043344C"/>
                    <w:p w14:paraId="2D0919E0" w14:textId="51327BDE" w:rsidR="0043344C" w:rsidRDefault="0043344C"/>
                    <w:p w14:paraId="18C6D728" w14:textId="1F38D567" w:rsidR="0043344C" w:rsidRDefault="0043344C"/>
                    <w:p w14:paraId="625F88EA" w14:textId="06145134" w:rsidR="0043344C" w:rsidRDefault="0043344C"/>
                    <w:p w14:paraId="547BE359" w14:textId="2FCDB4A9" w:rsidR="0043344C" w:rsidRDefault="0043344C"/>
                    <w:p w14:paraId="01987D62" w14:textId="520EBEBD" w:rsidR="0043344C" w:rsidRDefault="0043344C"/>
                    <w:p w14:paraId="1AB843F6" w14:textId="2A13F781" w:rsidR="0043344C" w:rsidRDefault="0043344C"/>
                    <w:p w14:paraId="5B0AE01C" w14:textId="4B44809E" w:rsidR="0043344C" w:rsidRDefault="0043344C"/>
                    <w:p w14:paraId="1E06FD33" w14:textId="0D2C522A" w:rsidR="0043344C" w:rsidRDefault="0043344C"/>
                    <w:p w14:paraId="7858D76B" w14:textId="034D0CA0" w:rsidR="0043344C" w:rsidRDefault="0043344C"/>
                    <w:p w14:paraId="3DEA0734" w14:textId="56232EC2" w:rsidR="0043344C" w:rsidRDefault="0043344C"/>
                    <w:p w14:paraId="1EC5A34B" w14:textId="1F162D6B" w:rsidR="0043344C" w:rsidRDefault="0043344C"/>
                    <w:p w14:paraId="24C759A0" w14:textId="0EC61BC8" w:rsidR="0043344C" w:rsidRDefault="0043344C"/>
                    <w:p w14:paraId="5EBFB8DC" w14:textId="77777777" w:rsidR="0043344C" w:rsidRPr="00244720" w:rsidRDefault="0043344C" w:rsidP="00244720">
                      <w:pPr>
                        <w:pStyle w:val="ListParagraph"/>
                        <w:spacing w:line="480" w:lineRule="auto"/>
                      </w:pPr>
                    </w:p>
                    <w:p w14:paraId="4E89450D" w14:textId="5F55197D" w:rsidR="0043344C" w:rsidRPr="00987246" w:rsidRDefault="0043344C"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43344C" w:rsidRDefault="0043344C"/>
                    <w:p w14:paraId="1E631069" w14:textId="59794624" w:rsidR="0043344C" w:rsidRDefault="0043344C"/>
                    <w:p w14:paraId="1C84B430" w14:textId="2A015880" w:rsidR="0043344C" w:rsidRDefault="0043344C"/>
                    <w:p w14:paraId="10ACEFC8" w14:textId="557797DB" w:rsidR="0043344C" w:rsidRDefault="0043344C"/>
                    <w:p w14:paraId="6809A258" w14:textId="54A5F87D" w:rsidR="0043344C" w:rsidRDefault="0043344C"/>
                    <w:p w14:paraId="7E3AAA2C" w14:textId="2B9F673A" w:rsidR="0043344C" w:rsidRDefault="0043344C"/>
                    <w:p w14:paraId="1D47DEAF" w14:textId="6936A568" w:rsidR="0043344C" w:rsidRDefault="0043344C"/>
                    <w:p w14:paraId="70746BB5" w14:textId="3D54F24B" w:rsidR="0043344C" w:rsidRDefault="0043344C"/>
                    <w:p w14:paraId="7EE004AE" w14:textId="73207474" w:rsidR="0043344C" w:rsidRDefault="0043344C"/>
                    <w:p w14:paraId="3F20800D" w14:textId="5CDD3A94" w:rsidR="0043344C" w:rsidRDefault="0043344C"/>
                    <w:p w14:paraId="2E1D2106" w14:textId="2E88B42E" w:rsidR="0043344C" w:rsidRDefault="0043344C"/>
                    <w:p w14:paraId="4D7509C0" w14:textId="1E03D7B4" w:rsidR="0043344C" w:rsidRDefault="0043344C"/>
                    <w:p w14:paraId="1476DCC6" w14:textId="2F005D3D" w:rsidR="0043344C" w:rsidRDefault="0043344C"/>
                    <w:p w14:paraId="44C9FB82" w14:textId="7A718A29" w:rsidR="0043344C" w:rsidRPr="00987246" w:rsidRDefault="0043344C"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43344C" w:rsidRDefault="0043344C"/>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4D648310" wp14:editId="1DE40B2A">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43344C" w:rsidRPr="00F93974" w14:paraId="55A22C45" w14:textId="73C0E389" w:rsidTr="00244720">
                              <w:trPr>
                                <w:trHeight w:val="226"/>
                              </w:trPr>
                              <w:tc>
                                <w:tcPr>
                                  <w:tcW w:w="889" w:type="dxa"/>
                                  <w:vAlign w:val="center"/>
                                </w:tcPr>
                                <w:p w14:paraId="6C5B2954" w14:textId="77777777"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43344C" w:rsidRPr="00F93974" w:rsidRDefault="0043344C"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06" type="#_x0000_t202" style="position:absolute;left:0;text-align:left;margin-left:15.75pt;margin-top:278.3pt;width:424.8pt;height:26.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U7g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43344C" w:rsidRPr="00F93974" w14:paraId="55A22C45" w14:textId="73C0E389" w:rsidTr="00244720">
                        <w:trPr>
                          <w:trHeight w:val="226"/>
                        </w:trPr>
                        <w:tc>
                          <w:tcPr>
                            <w:tcW w:w="889" w:type="dxa"/>
                            <w:vAlign w:val="center"/>
                          </w:tcPr>
                          <w:p w14:paraId="6C5B2954" w14:textId="77777777"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43344C" w:rsidRPr="00F93974" w:rsidRDefault="0043344C"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43344C" w:rsidRPr="00F93974" w:rsidRDefault="0043344C" w:rsidP="00A52C83"/>
                  </w:txbxContent>
                </v:textbox>
                <w10:wrap anchorx="margin"/>
              </v:shape>
            </w:pict>
          </mc:Fallback>
        </mc:AlternateContent>
      </w:r>
      <w:r>
        <w:rPr>
          <w:noProof/>
        </w:rPr>
        <w:drawing>
          <wp:anchor distT="0" distB="0" distL="114300" distR="114300" simplePos="0" relativeHeight="251641856" behindDoc="0" locked="0" layoutInCell="1" allowOverlap="1" wp14:anchorId="2578349E" wp14:editId="508CFC89">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78CEB7CE" wp14:editId="4BC0E90A">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43344C" w14:paraId="74F9AE14" w14:textId="77777777" w:rsidTr="001462BA">
                              <w:trPr>
                                <w:trHeight w:val="143"/>
                              </w:trPr>
                              <w:tc>
                                <w:tcPr>
                                  <w:tcW w:w="823" w:type="dxa"/>
                                  <w:vAlign w:val="center"/>
                                </w:tcPr>
                                <w:p w14:paraId="22A72E3B" w14:textId="77777777"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43344C" w:rsidRDefault="0043344C"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07" type="#_x0000_t202" style="position:absolute;margin-left:2.55pt;margin-top:577.3pt;width:469.2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43344C" w14:paraId="74F9AE14" w14:textId="77777777" w:rsidTr="001462BA">
                        <w:trPr>
                          <w:trHeight w:val="143"/>
                        </w:trPr>
                        <w:tc>
                          <w:tcPr>
                            <w:tcW w:w="823" w:type="dxa"/>
                            <w:vAlign w:val="center"/>
                          </w:tcPr>
                          <w:p w14:paraId="22A72E3B" w14:textId="77777777"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43344C" w:rsidRPr="001462BA" w:rsidRDefault="0043344C"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43344C" w:rsidRDefault="0043344C" w:rsidP="000A35DA"/>
                  </w:txbxContent>
                </v:textbox>
                <w10:wrap anchorx="margin"/>
              </v:shape>
            </w:pict>
          </mc:Fallback>
        </mc:AlternateContent>
      </w:r>
      <w:r>
        <w:rPr>
          <w:noProof/>
        </w:rPr>
        <w:drawing>
          <wp:anchor distT="0" distB="0" distL="114300" distR="114300" simplePos="0" relativeHeight="251680768" behindDoc="0" locked="0" layoutInCell="1" allowOverlap="1" wp14:anchorId="0154429F" wp14:editId="42B8F33C">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bookmarkStart w:id="124" w:name="_Toc533923424"/>
    </w:p>
    <w:bookmarkEnd w:id="124"/>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75BC6EA" w14:textId="55F77F14" w:rsidR="00244720" w:rsidRPr="000A35DA" w:rsidRDefault="00244720" w:rsidP="00244720">
      <w:pPr>
        <w:spacing w:line="276" w:lineRule="auto"/>
        <w:rPr>
          <w:rFonts w:ascii="Times New Roman" w:hAnsi="Times New Roman" w:cs="Times New Roman"/>
          <w:sz w:val="24"/>
          <w:szCs w:val="24"/>
        </w:rPr>
      </w:pPr>
      <w:bookmarkStart w:id="125" w:name="_Toc536027535"/>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bookmarkEnd w:id="125"/>
    </w:p>
    <w:p w14:paraId="15F91416" w14:textId="1F08299D"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6" w:name="_Toc536028846"/>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 xml:space="preserve">.2.2.2 Ground </w:t>
      </w:r>
      <w:r w:rsidR="00B633B7">
        <w:rPr>
          <w:rFonts w:ascii="Times New Roman" w:hAnsi="Times New Roman" w:cs="Times New Roman"/>
          <w:b/>
          <w:i w:val="0"/>
          <w:color w:val="auto"/>
          <w:sz w:val="24"/>
          <w:szCs w:val="24"/>
        </w:rPr>
        <w:t>c</w:t>
      </w:r>
      <w:r w:rsidRPr="00F93974">
        <w:rPr>
          <w:rFonts w:ascii="Times New Roman" w:hAnsi="Times New Roman" w:cs="Times New Roman"/>
          <w:b/>
          <w:i w:val="0"/>
          <w:color w:val="auto"/>
          <w:sz w:val="24"/>
          <w:szCs w:val="24"/>
        </w:rPr>
        <w:t xml:space="preserve">over </w:t>
      </w:r>
      <w:r w:rsidR="00B633B7">
        <w:rPr>
          <w:rFonts w:ascii="Times New Roman" w:hAnsi="Times New Roman" w:cs="Times New Roman"/>
          <w:b/>
          <w:i w:val="0"/>
          <w:color w:val="auto"/>
          <w:sz w:val="24"/>
          <w:szCs w:val="24"/>
        </w:rPr>
        <w:t>p</w:t>
      </w:r>
      <w:r w:rsidRPr="00F93974">
        <w:rPr>
          <w:rFonts w:ascii="Times New Roman" w:hAnsi="Times New Roman" w:cs="Times New Roman"/>
          <w:b/>
          <w:i w:val="0"/>
          <w:color w:val="auto"/>
          <w:sz w:val="24"/>
          <w:szCs w:val="24"/>
        </w:rPr>
        <w:t>ercentage</w:t>
      </w:r>
      <w:bookmarkEnd w:id="126"/>
    </w:p>
    <w:p w14:paraId="695181C8" w14:textId="53B50933"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w:t>
      </w:r>
      <w:r w:rsidR="00B633B7">
        <w:rPr>
          <w:rFonts w:ascii="Times New Roman" w:hAnsi="Times New Roman" w:cs="Times New Roman"/>
          <w:i w:val="0"/>
          <w:color w:val="auto"/>
          <w:sz w:val="24"/>
          <w:szCs w:val="24"/>
        </w:rPr>
        <w:t>c</w:t>
      </w:r>
      <w:r w:rsidRPr="00770677">
        <w:rPr>
          <w:rFonts w:ascii="Times New Roman" w:hAnsi="Times New Roman" w:cs="Times New Roman"/>
          <w:i w:val="0"/>
          <w:color w:val="auto"/>
          <w:sz w:val="24"/>
          <w:szCs w:val="24"/>
        </w:rPr>
        <w:t xml:space="preserve">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3923426"/>
    </w:p>
    <w:bookmarkEnd w:id="127"/>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8"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645952" behindDoc="0" locked="0" layoutInCell="1" allowOverlap="1" wp14:anchorId="67B8A72D" wp14:editId="4C580D0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43344C" w:rsidRPr="00CC4918" w14:paraId="40E910C5" w14:textId="77777777" w:rsidTr="00CC4918">
                              <w:trPr>
                                <w:trHeight w:val="124"/>
                              </w:trPr>
                              <w:tc>
                                <w:tcPr>
                                  <w:tcW w:w="824" w:type="dxa"/>
                                  <w:vAlign w:val="center"/>
                                </w:tcPr>
                                <w:p w14:paraId="6B903070" w14:textId="77777777"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43344C" w:rsidRPr="00CC4918" w:rsidRDefault="0043344C"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43344C" w:rsidRPr="00CC4918" w:rsidRDefault="0043344C"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43344C" w:rsidRDefault="0043344C"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08" type="#_x0000_t202" style="position:absolute;margin-left:113pt;margin-top:259.7pt;width:458pt;height:38.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wa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Hw0siW8hP6s9TNiDNyWaKIlXD+RVgMBerGoPtnLEVFuIzOFmd7sr/+5g/x0AooZw2GLOPu&#10;50FYxVn1XUPFL/3hMExl3AxHdwNs7C2yvUX0oX4gzHEfT8rIaIZ4X13MwlL9ivewCLcCElri7oz7&#10;i/ngu9HHe5JqsYhBmEMj/EqvjQypA62B4k37Kqw56+Ch4BNdxlFM38nRxXaCLA6eijJqFYjuWD3z&#10;jxmOEp7fW3gkt/sY9fZXmP8G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CowbBo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43344C" w:rsidRPr="00CC4918" w14:paraId="40E910C5" w14:textId="77777777" w:rsidTr="00CC4918">
                        <w:trPr>
                          <w:trHeight w:val="124"/>
                        </w:trPr>
                        <w:tc>
                          <w:tcPr>
                            <w:tcW w:w="824" w:type="dxa"/>
                            <w:vAlign w:val="center"/>
                          </w:tcPr>
                          <w:p w14:paraId="6B903070" w14:textId="77777777"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43344C" w:rsidRPr="00CC4918" w:rsidRDefault="0043344C"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43344C" w:rsidRPr="00CC4918" w:rsidRDefault="0043344C"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43344C" w:rsidRPr="00CC4918" w:rsidRDefault="0043344C"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43344C" w:rsidRDefault="0043344C" w:rsidP="00623BD5"/>
                  </w:txbxContent>
                </v:textbox>
                <w10:wrap anchorx="page"/>
              </v:shape>
            </w:pict>
          </mc:Fallback>
        </mc:AlternateContent>
      </w:r>
      <w:r w:rsidR="00F546D3">
        <w:rPr>
          <w:noProof/>
        </w:rPr>
        <mc:AlternateContent>
          <mc:Choice Requires="wps">
            <w:drawing>
              <wp:anchor distT="0" distB="0" distL="114300" distR="114300" simplePos="0" relativeHeight="251620352" behindDoc="1" locked="0" layoutInCell="1" allowOverlap="1" wp14:anchorId="5F756DA9" wp14:editId="68F8A347">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43344C" w:rsidRPr="00F546D3" w:rsidRDefault="0043344C"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43344C" w:rsidRPr="00F546D3" w:rsidRDefault="0043344C"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09" type="#_x0000_t202" style="position:absolute;margin-left:.75pt;margin-top:4.5pt;width:430pt;height:642.6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" fillcolor="white [3201]" strokeweight=".5pt">
                <v:textbox>
                  <w:txbxContent>
                    <w:p w14:paraId="5F20D9C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43344C" w:rsidRPr="00F546D3" w:rsidRDefault="0043344C"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43344C" w:rsidRPr="00F546D3" w:rsidRDefault="0043344C"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43344C" w:rsidRDefault="0043344C"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43344C" w:rsidRDefault="0043344C"/>
                  </w:txbxContent>
                </v:textbox>
              </v:shape>
            </w:pict>
          </mc:Fallback>
        </mc:AlternateContent>
      </w:r>
      <w:r w:rsidR="00C30D26">
        <w:rPr>
          <w:noProof/>
        </w:rPr>
        <w:drawing>
          <wp:anchor distT="0" distB="0" distL="114300" distR="114300" simplePos="0" relativeHeight="251684864" behindDoc="1" locked="0" layoutInCell="1" allowOverlap="1" wp14:anchorId="00405BCC" wp14:editId="259CBD8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3840" behindDoc="0" locked="0" layoutInCell="1" allowOverlap="1" wp14:anchorId="2A99B083" wp14:editId="09208D23">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43344C" w:rsidRPr="00CC4918" w14:paraId="186EE8B9" w14:textId="77777777" w:rsidTr="00CC4918">
                              <w:trPr>
                                <w:trHeight w:val="137"/>
                              </w:trPr>
                              <w:tc>
                                <w:tcPr>
                                  <w:tcW w:w="1139" w:type="dxa"/>
                                  <w:vAlign w:val="center"/>
                                </w:tcPr>
                                <w:p w14:paraId="6D52A776" w14:textId="77777777"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43344C" w:rsidRDefault="0043344C"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10" type="#_x0000_t202" style="position:absolute;margin-left:96.65pt;margin-top:262.6pt;width:469.2pt;height:38.4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J3Mg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43344C" w:rsidRPr="00CC4918" w14:paraId="186EE8B9" w14:textId="77777777" w:rsidTr="00CC4918">
                        <w:trPr>
                          <w:trHeight w:val="137"/>
                        </w:trPr>
                        <w:tc>
                          <w:tcPr>
                            <w:tcW w:w="1139" w:type="dxa"/>
                            <w:vAlign w:val="center"/>
                          </w:tcPr>
                          <w:p w14:paraId="6D52A776" w14:textId="77777777"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43344C" w:rsidRPr="00CC4918" w:rsidRDefault="0043344C"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43344C" w:rsidRDefault="0043344C"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1682816" behindDoc="0" locked="0" layoutInCell="1" allowOverlap="1" wp14:anchorId="270E4D66" wp14:editId="40D3330F">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334E9ED7" w:rsidR="00F546D3" w:rsidRPr="00F546D3" w:rsidRDefault="00F546D3" w:rsidP="00F546D3">
      <w:pPr>
        <w:pStyle w:val="Caption"/>
        <w:rPr>
          <w:rFonts w:ascii="Times New Roman" w:hAnsi="Times New Roman" w:cs="Times New Roman"/>
          <w:b/>
          <w:i w:val="0"/>
          <w:color w:val="auto"/>
          <w:sz w:val="24"/>
          <w:szCs w:val="24"/>
        </w:rPr>
      </w:pPr>
      <w:bookmarkStart w:id="129" w:name="_Toc536027536"/>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bookmarkEnd w:id="129"/>
    </w:p>
    <w:p w14:paraId="5775F6A9" w14:textId="7E923A50" w:rsidR="00515378" w:rsidRDefault="007B173F" w:rsidP="008F49AA">
      <w:pPr>
        <w:pStyle w:val="Heading4"/>
        <w:rPr>
          <w:rFonts w:ascii="Times New Roman" w:hAnsi="Times New Roman" w:cs="Times New Roman"/>
          <w:b/>
          <w:i w:val="0"/>
          <w:color w:val="000000" w:themeColor="text1"/>
          <w:sz w:val="24"/>
          <w:szCs w:val="24"/>
        </w:rPr>
      </w:pPr>
      <w:bookmarkStart w:id="130" w:name="_Toc536028847"/>
      <w:bookmarkEnd w:id="128"/>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30"/>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9328" behindDoc="1" locked="0" layoutInCell="1" allowOverlap="1" wp14:anchorId="3763BF8F" wp14:editId="015A9AE6">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43344C" w:rsidRDefault="0043344C"/>
                          <w:p w14:paraId="78D0DCDA" w14:textId="7FB59718" w:rsidR="0043344C" w:rsidRDefault="0043344C"/>
                          <w:p w14:paraId="74727651" w14:textId="6631F257" w:rsidR="0043344C" w:rsidRDefault="0043344C"/>
                          <w:p w14:paraId="252AE99F" w14:textId="7A512F75" w:rsidR="0043344C" w:rsidRDefault="0043344C"/>
                          <w:p w14:paraId="17968C46" w14:textId="05901B25" w:rsidR="0043344C" w:rsidRDefault="0043344C"/>
                          <w:p w14:paraId="046E1963" w14:textId="0ED08E42" w:rsidR="0043344C" w:rsidRDefault="0043344C"/>
                          <w:p w14:paraId="71EE42A7" w14:textId="5C800836" w:rsidR="0043344C" w:rsidRDefault="0043344C"/>
                          <w:p w14:paraId="36C7F016" w14:textId="2F52481F" w:rsidR="0043344C" w:rsidRDefault="0043344C"/>
                          <w:p w14:paraId="02A595B9" w14:textId="256D801F" w:rsidR="0043344C" w:rsidRDefault="0043344C"/>
                          <w:p w14:paraId="74D8FBA7" w14:textId="433B3712" w:rsidR="0043344C" w:rsidRDefault="0043344C"/>
                          <w:p w14:paraId="51BC7BB0" w14:textId="46E1FA16" w:rsidR="0043344C" w:rsidRDefault="0043344C"/>
                          <w:p w14:paraId="6643EE17" w14:textId="5711C8DD" w:rsidR="0043344C" w:rsidRDefault="0043344C"/>
                          <w:p w14:paraId="60539E53" w14:textId="02EDC068" w:rsidR="0043344C" w:rsidRDefault="0043344C"/>
                          <w:p w14:paraId="75FAF89F" w14:textId="3820D75D" w:rsidR="0043344C" w:rsidRDefault="0043344C"/>
                          <w:p w14:paraId="23FDC50B" w14:textId="673F576A" w:rsidR="0043344C" w:rsidRPr="009373A5" w:rsidRDefault="0043344C" w:rsidP="009373A5">
                            <w:pPr>
                              <w:pStyle w:val="ListParagraph"/>
                              <w:numPr>
                                <w:ilvl w:val="0"/>
                                <w:numId w:val="22"/>
                              </w:numPr>
                              <w:spacing w:line="480" w:lineRule="auto"/>
                              <w:rPr>
                                <w:b/>
                              </w:rPr>
                            </w:pPr>
                            <w:r w:rsidRPr="009373A5">
                              <w:rPr>
                                <w:b/>
                              </w:rPr>
                              <w:t>Number of plants per square meter in variety Bg 360</w:t>
                            </w:r>
                          </w:p>
                          <w:p w14:paraId="040978D8" w14:textId="7A6DA931" w:rsidR="0043344C" w:rsidRDefault="0043344C" w:rsidP="009373A5">
                            <w:pPr>
                              <w:spacing w:line="480" w:lineRule="auto"/>
                              <w:rPr>
                                <w:rFonts w:ascii="Times New Roman" w:hAnsi="Times New Roman" w:cs="Times New Roman"/>
                                <w:b/>
                                <w:sz w:val="24"/>
                                <w:szCs w:val="24"/>
                              </w:rPr>
                            </w:pPr>
                          </w:p>
                          <w:p w14:paraId="5C00BBE1" w14:textId="233482FA" w:rsidR="0043344C" w:rsidRDefault="0043344C" w:rsidP="009373A5">
                            <w:pPr>
                              <w:spacing w:line="480" w:lineRule="auto"/>
                              <w:rPr>
                                <w:rFonts w:ascii="Times New Roman" w:hAnsi="Times New Roman" w:cs="Times New Roman"/>
                                <w:b/>
                                <w:sz w:val="24"/>
                                <w:szCs w:val="24"/>
                              </w:rPr>
                            </w:pPr>
                          </w:p>
                          <w:p w14:paraId="30917B4D" w14:textId="58340194" w:rsidR="0043344C" w:rsidRDefault="0043344C" w:rsidP="009373A5">
                            <w:pPr>
                              <w:spacing w:line="480" w:lineRule="auto"/>
                              <w:rPr>
                                <w:rFonts w:ascii="Times New Roman" w:hAnsi="Times New Roman" w:cs="Times New Roman"/>
                                <w:b/>
                                <w:sz w:val="24"/>
                                <w:szCs w:val="24"/>
                              </w:rPr>
                            </w:pPr>
                          </w:p>
                          <w:p w14:paraId="5E2D64FA" w14:textId="0E87BF56" w:rsidR="0043344C" w:rsidRDefault="0043344C" w:rsidP="009373A5">
                            <w:pPr>
                              <w:spacing w:line="480" w:lineRule="auto"/>
                              <w:rPr>
                                <w:rFonts w:ascii="Times New Roman" w:hAnsi="Times New Roman" w:cs="Times New Roman"/>
                                <w:b/>
                                <w:sz w:val="24"/>
                                <w:szCs w:val="24"/>
                              </w:rPr>
                            </w:pPr>
                          </w:p>
                          <w:p w14:paraId="08C40B08" w14:textId="63E7DBA4" w:rsidR="0043344C" w:rsidRDefault="0043344C" w:rsidP="009373A5">
                            <w:pPr>
                              <w:spacing w:line="480" w:lineRule="auto"/>
                              <w:rPr>
                                <w:rFonts w:ascii="Times New Roman" w:hAnsi="Times New Roman" w:cs="Times New Roman"/>
                                <w:b/>
                                <w:sz w:val="24"/>
                                <w:szCs w:val="24"/>
                              </w:rPr>
                            </w:pPr>
                          </w:p>
                          <w:p w14:paraId="50E20316" w14:textId="099D3B09" w:rsidR="0043344C" w:rsidRDefault="0043344C" w:rsidP="009373A5">
                            <w:pPr>
                              <w:spacing w:line="480" w:lineRule="auto"/>
                              <w:rPr>
                                <w:rFonts w:ascii="Times New Roman" w:hAnsi="Times New Roman" w:cs="Times New Roman"/>
                                <w:b/>
                                <w:sz w:val="24"/>
                                <w:szCs w:val="24"/>
                              </w:rPr>
                            </w:pPr>
                          </w:p>
                          <w:p w14:paraId="6FEE8C27" w14:textId="2D83A3BD" w:rsidR="0043344C" w:rsidRDefault="0043344C" w:rsidP="009373A5">
                            <w:pPr>
                              <w:spacing w:line="480" w:lineRule="auto"/>
                              <w:rPr>
                                <w:rFonts w:ascii="Times New Roman" w:hAnsi="Times New Roman" w:cs="Times New Roman"/>
                                <w:b/>
                                <w:sz w:val="24"/>
                                <w:szCs w:val="24"/>
                              </w:rPr>
                            </w:pPr>
                          </w:p>
                          <w:p w14:paraId="2E2D4EF8" w14:textId="1B3B5A9C" w:rsidR="0043344C" w:rsidRDefault="0043344C" w:rsidP="009373A5">
                            <w:pPr>
                              <w:spacing w:line="480" w:lineRule="auto"/>
                              <w:rPr>
                                <w:rFonts w:ascii="Times New Roman" w:hAnsi="Times New Roman" w:cs="Times New Roman"/>
                                <w:b/>
                                <w:sz w:val="24"/>
                                <w:szCs w:val="24"/>
                              </w:rPr>
                            </w:pPr>
                          </w:p>
                          <w:p w14:paraId="2D9E558B" w14:textId="0464156E" w:rsidR="0043344C" w:rsidRPr="009373A5" w:rsidRDefault="0043344C" w:rsidP="009373A5">
                            <w:pPr>
                              <w:pStyle w:val="ListParagraph"/>
                              <w:numPr>
                                <w:ilvl w:val="0"/>
                                <w:numId w:val="22"/>
                              </w:numPr>
                              <w:spacing w:line="480" w:lineRule="auto"/>
                              <w:rPr>
                                <w:b/>
                              </w:rPr>
                            </w:pPr>
                            <w:r w:rsidRPr="009373A5">
                              <w:rPr>
                                <w:b/>
                              </w:rPr>
                              <w:t>Number of plants per square meter in variety Bg 374</w:t>
                            </w:r>
                          </w:p>
                          <w:p w14:paraId="4F0FD655" w14:textId="77777777" w:rsidR="0043344C" w:rsidRDefault="0043344C" w:rsidP="009373A5">
                            <w:pPr>
                              <w:spacing w:line="480" w:lineRule="auto"/>
                              <w:rPr>
                                <w:rFonts w:ascii="Times New Roman" w:hAnsi="Times New Roman" w:cs="Times New Roman"/>
                                <w:b/>
                                <w:sz w:val="24"/>
                                <w:szCs w:val="24"/>
                              </w:rPr>
                            </w:pPr>
                          </w:p>
                          <w:p w14:paraId="5EF2CF0B" w14:textId="77777777"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11" type="#_x0000_t202" style="position:absolute;margin-left:-.05pt;margin-top:1.3pt;width:437pt;height:666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" fillcolor="white [3201]" strokeweight=".5pt">
                <v:textbox>
                  <w:txbxContent>
                    <w:p w14:paraId="2CF61628" w14:textId="269D3A43" w:rsidR="0043344C" w:rsidRDefault="0043344C"/>
                    <w:p w14:paraId="78D0DCDA" w14:textId="7FB59718" w:rsidR="0043344C" w:rsidRDefault="0043344C"/>
                    <w:p w14:paraId="74727651" w14:textId="6631F257" w:rsidR="0043344C" w:rsidRDefault="0043344C"/>
                    <w:p w14:paraId="252AE99F" w14:textId="7A512F75" w:rsidR="0043344C" w:rsidRDefault="0043344C"/>
                    <w:p w14:paraId="17968C46" w14:textId="05901B25" w:rsidR="0043344C" w:rsidRDefault="0043344C"/>
                    <w:p w14:paraId="046E1963" w14:textId="0ED08E42" w:rsidR="0043344C" w:rsidRDefault="0043344C"/>
                    <w:p w14:paraId="71EE42A7" w14:textId="5C800836" w:rsidR="0043344C" w:rsidRDefault="0043344C"/>
                    <w:p w14:paraId="36C7F016" w14:textId="2F52481F" w:rsidR="0043344C" w:rsidRDefault="0043344C"/>
                    <w:p w14:paraId="02A595B9" w14:textId="256D801F" w:rsidR="0043344C" w:rsidRDefault="0043344C"/>
                    <w:p w14:paraId="74D8FBA7" w14:textId="433B3712" w:rsidR="0043344C" w:rsidRDefault="0043344C"/>
                    <w:p w14:paraId="51BC7BB0" w14:textId="46E1FA16" w:rsidR="0043344C" w:rsidRDefault="0043344C"/>
                    <w:p w14:paraId="6643EE17" w14:textId="5711C8DD" w:rsidR="0043344C" w:rsidRDefault="0043344C"/>
                    <w:p w14:paraId="60539E53" w14:textId="02EDC068" w:rsidR="0043344C" w:rsidRDefault="0043344C"/>
                    <w:p w14:paraId="75FAF89F" w14:textId="3820D75D" w:rsidR="0043344C" w:rsidRDefault="0043344C"/>
                    <w:p w14:paraId="23FDC50B" w14:textId="673F576A" w:rsidR="0043344C" w:rsidRPr="009373A5" w:rsidRDefault="0043344C" w:rsidP="009373A5">
                      <w:pPr>
                        <w:pStyle w:val="ListParagraph"/>
                        <w:numPr>
                          <w:ilvl w:val="0"/>
                          <w:numId w:val="22"/>
                        </w:numPr>
                        <w:spacing w:line="480" w:lineRule="auto"/>
                        <w:rPr>
                          <w:b/>
                        </w:rPr>
                      </w:pPr>
                      <w:r w:rsidRPr="009373A5">
                        <w:rPr>
                          <w:b/>
                        </w:rPr>
                        <w:t>Number of plants per square meter in variety Bg 360</w:t>
                      </w:r>
                    </w:p>
                    <w:p w14:paraId="040978D8" w14:textId="7A6DA931" w:rsidR="0043344C" w:rsidRDefault="0043344C" w:rsidP="009373A5">
                      <w:pPr>
                        <w:spacing w:line="480" w:lineRule="auto"/>
                        <w:rPr>
                          <w:rFonts w:ascii="Times New Roman" w:hAnsi="Times New Roman" w:cs="Times New Roman"/>
                          <w:b/>
                          <w:sz w:val="24"/>
                          <w:szCs w:val="24"/>
                        </w:rPr>
                      </w:pPr>
                    </w:p>
                    <w:p w14:paraId="5C00BBE1" w14:textId="233482FA" w:rsidR="0043344C" w:rsidRDefault="0043344C" w:rsidP="009373A5">
                      <w:pPr>
                        <w:spacing w:line="480" w:lineRule="auto"/>
                        <w:rPr>
                          <w:rFonts w:ascii="Times New Roman" w:hAnsi="Times New Roman" w:cs="Times New Roman"/>
                          <w:b/>
                          <w:sz w:val="24"/>
                          <w:szCs w:val="24"/>
                        </w:rPr>
                      </w:pPr>
                    </w:p>
                    <w:p w14:paraId="30917B4D" w14:textId="58340194" w:rsidR="0043344C" w:rsidRDefault="0043344C" w:rsidP="009373A5">
                      <w:pPr>
                        <w:spacing w:line="480" w:lineRule="auto"/>
                        <w:rPr>
                          <w:rFonts w:ascii="Times New Roman" w:hAnsi="Times New Roman" w:cs="Times New Roman"/>
                          <w:b/>
                          <w:sz w:val="24"/>
                          <w:szCs w:val="24"/>
                        </w:rPr>
                      </w:pPr>
                    </w:p>
                    <w:p w14:paraId="5E2D64FA" w14:textId="0E87BF56" w:rsidR="0043344C" w:rsidRDefault="0043344C" w:rsidP="009373A5">
                      <w:pPr>
                        <w:spacing w:line="480" w:lineRule="auto"/>
                        <w:rPr>
                          <w:rFonts w:ascii="Times New Roman" w:hAnsi="Times New Roman" w:cs="Times New Roman"/>
                          <w:b/>
                          <w:sz w:val="24"/>
                          <w:szCs w:val="24"/>
                        </w:rPr>
                      </w:pPr>
                    </w:p>
                    <w:p w14:paraId="08C40B08" w14:textId="63E7DBA4" w:rsidR="0043344C" w:rsidRDefault="0043344C" w:rsidP="009373A5">
                      <w:pPr>
                        <w:spacing w:line="480" w:lineRule="auto"/>
                        <w:rPr>
                          <w:rFonts w:ascii="Times New Roman" w:hAnsi="Times New Roman" w:cs="Times New Roman"/>
                          <w:b/>
                          <w:sz w:val="24"/>
                          <w:szCs w:val="24"/>
                        </w:rPr>
                      </w:pPr>
                    </w:p>
                    <w:p w14:paraId="50E20316" w14:textId="099D3B09" w:rsidR="0043344C" w:rsidRDefault="0043344C" w:rsidP="009373A5">
                      <w:pPr>
                        <w:spacing w:line="480" w:lineRule="auto"/>
                        <w:rPr>
                          <w:rFonts w:ascii="Times New Roman" w:hAnsi="Times New Roman" w:cs="Times New Roman"/>
                          <w:b/>
                          <w:sz w:val="24"/>
                          <w:szCs w:val="24"/>
                        </w:rPr>
                      </w:pPr>
                    </w:p>
                    <w:p w14:paraId="6FEE8C27" w14:textId="2D83A3BD" w:rsidR="0043344C" w:rsidRDefault="0043344C" w:rsidP="009373A5">
                      <w:pPr>
                        <w:spacing w:line="480" w:lineRule="auto"/>
                        <w:rPr>
                          <w:rFonts w:ascii="Times New Roman" w:hAnsi="Times New Roman" w:cs="Times New Roman"/>
                          <w:b/>
                          <w:sz w:val="24"/>
                          <w:szCs w:val="24"/>
                        </w:rPr>
                      </w:pPr>
                    </w:p>
                    <w:p w14:paraId="2E2D4EF8" w14:textId="1B3B5A9C" w:rsidR="0043344C" w:rsidRDefault="0043344C" w:rsidP="009373A5">
                      <w:pPr>
                        <w:spacing w:line="480" w:lineRule="auto"/>
                        <w:rPr>
                          <w:rFonts w:ascii="Times New Roman" w:hAnsi="Times New Roman" w:cs="Times New Roman"/>
                          <w:b/>
                          <w:sz w:val="24"/>
                          <w:szCs w:val="24"/>
                        </w:rPr>
                      </w:pPr>
                    </w:p>
                    <w:p w14:paraId="2D9E558B" w14:textId="0464156E" w:rsidR="0043344C" w:rsidRPr="009373A5" w:rsidRDefault="0043344C" w:rsidP="009373A5">
                      <w:pPr>
                        <w:pStyle w:val="ListParagraph"/>
                        <w:numPr>
                          <w:ilvl w:val="0"/>
                          <w:numId w:val="22"/>
                        </w:numPr>
                        <w:spacing w:line="480" w:lineRule="auto"/>
                        <w:rPr>
                          <w:b/>
                        </w:rPr>
                      </w:pPr>
                      <w:r w:rsidRPr="009373A5">
                        <w:rPr>
                          <w:b/>
                        </w:rPr>
                        <w:t>Number of plants per square meter in variety Bg 374</w:t>
                      </w:r>
                    </w:p>
                    <w:p w14:paraId="4F0FD655" w14:textId="77777777" w:rsidR="0043344C" w:rsidRDefault="0043344C" w:rsidP="009373A5">
                      <w:pPr>
                        <w:spacing w:line="480" w:lineRule="auto"/>
                        <w:rPr>
                          <w:rFonts w:ascii="Times New Roman" w:hAnsi="Times New Roman" w:cs="Times New Roman"/>
                          <w:b/>
                          <w:sz w:val="24"/>
                          <w:szCs w:val="24"/>
                        </w:rPr>
                      </w:pPr>
                    </w:p>
                    <w:p w14:paraId="5EF2CF0B" w14:textId="77777777" w:rsidR="0043344C" w:rsidRDefault="0043344C"/>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646976" behindDoc="0" locked="0" layoutInCell="1" allowOverlap="1" wp14:anchorId="79A3B55B" wp14:editId="0BF511DF">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bookmarkStart w:id="131" w:name="_Toc536025549"/>
      <w:bookmarkStart w:id="132" w:name="_Toc536028848"/>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7936" behindDoc="0" locked="0" layoutInCell="1" allowOverlap="1" wp14:anchorId="7F2C6DD0" wp14:editId="53BB40D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43344C" w:rsidRPr="00A21807" w:rsidRDefault="0043344C">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12" type="#_x0000_t202" style="position:absolute;margin-left:62.45pt;margin-top:14.9pt;width:87.5pt;height: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XG6yci4CAABbBAAADgAAAAAAAAAAAAAAAAAuAgAA&#10;ZHJzL2Uyb0RvYy54bWxQSwECLQAUAAYACAAAACEA/aWOc98AAAAJAQAADwAAAAAAAAAAAAAAAACI&#10;BAAAZHJzL2Rvd25yZXYueG1sUEsFBgAAAAAEAAQA8wAAAJQFAAAAAA==&#10;" filled="f" stroked="f" strokeweight=".5pt">
                <v:textbox>
                  <w:txbxContent>
                    <w:p w14:paraId="7FE45C8A" w14:textId="30B9E04C" w:rsidR="0043344C" w:rsidRPr="00A21807" w:rsidRDefault="0043344C">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31"/>
      <w:bookmarkEnd w:id="132"/>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3" w:name="_Toc536024945"/>
      <w:bookmarkStart w:id="134" w:name="_Toc536025550"/>
      <w:bookmarkStart w:id="135" w:name="_Toc536028849"/>
      <w:r>
        <w:rPr>
          <w:noProof/>
        </w:rPr>
        <w:drawing>
          <wp:anchor distT="0" distB="0" distL="114300" distR="114300" simplePos="0" relativeHeight="251689984" behindDoc="1" locked="0" layoutInCell="1" allowOverlap="1" wp14:anchorId="5F139329" wp14:editId="51B3A9F2">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3"/>
      <w:bookmarkEnd w:id="134"/>
      <w:bookmarkEnd w:id="135"/>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1688960" behindDoc="1" locked="0" layoutInCell="1" allowOverlap="1" wp14:anchorId="368F94C8" wp14:editId="748B9AA7">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43344C" w:rsidRPr="00A21807" w:rsidRDefault="0043344C"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13" type="#_x0000_t202" style="position:absolute;margin-left:62.45pt;margin-top:8.8pt;width:87.5pt;height:2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QEJw5DACAABbBAAADgAAAAAAAAAAAAAAAAAu&#10;AgAAZHJzL2Uyb0RvYy54bWxQSwECLQAUAAYACAAAACEActMLLuAAAAAJAQAADwAAAAAAAAAAAAAA&#10;AACKBAAAZHJzL2Rvd25yZXYueG1sUEsFBgAAAAAEAAQA8wAAAJcFAAAAAA==&#10;" filled="f" stroked="f" strokeweight=".5pt">
                <v:textbox>
                  <w:txbxContent>
                    <w:p w14:paraId="0BDD3842" w14:textId="734DC8DC" w:rsidR="0043344C" w:rsidRPr="00A21807" w:rsidRDefault="0043344C"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256868A1" w:rsidR="009373A5" w:rsidRPr="009373A5" w:rsidRDefault="009373A5" w:rsidP="009373A5">
      <w:pPr>
        <w:pStyle w:val="Caption"/>
        <w:rPr>
          <w:rFonts w:ascii="Times New Roman" w:hAnsi="Times New Roman" w:cs="Times New Roman"/>
          <w:b/>
          <w:i w:val="0"/>
          <w:color w:val="auto"/>
          <w:sz w:val="24"/>
          <w:szCs w:val="24"/>
        </w:rPr>
      </w:pPr>
      <w:bookmarkStart w:id="136" w:name="_Toc536027537"/>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6"/>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7" w:name="_Toc536028850"/>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37"/>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1691008" behindDoc="0" locked="0" layoutInCell="1" allowOverlap="1" wp14:anchorId="0C7BC96E" wp14:editId="2AB8EE8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18304" behindDoc="1" locked="0" layoutInCell="1" allowOverlap="1" wp14:anchorId="61B1A34B" wp14:editId="13A3A69C">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43344C" w:rsidRDefault="0043344C"/>
                          <w:p w14:paraId="5CEA61BB" w14:textId="5DDC0C7B" w:rsidR="0043344C" w:rsidRDefault="0043344C"/>
                          <w:p w14:paraId="5DD7AB31" w14:textId="35CF4ED8" w:rsidR="0043344C" w:rsidRDefault="0043344C"/>
                          <w:p w14:paraId="6D10785A" w14:textId="2BE60444" w:rsidR="0043344C" w:rsidRDefault="0043344C"/>
                          <w:p w14:paraId="323E6A03" w14:textId="1F75CF9B" w:rsidR="0043344C" w:rsidRDefault="0043344C"/>
                          <w:p w14:paraId="05AA30F9" w14:textId="6D2574C1" w:rsidR="0043344C" w:rsidRDefault="0043344C"/>
                          <w:p w14:paraId="50FD0813" w14:textId="162B9367" w:rsidR="0043344C" w:rsidRDefault="0043344C"/>
                          <w:p w14:paraId="20C2895F" w14:textId="621CC8C4" w:rsidR="0043344C" w:rsidRDefault="0043344C"/>
                          <w:p w14:paraId="054EFD72" w14:textId="425DA3A7" w:rsidR="0043344C" w:rsidRDefault="0043344C"/>
                          <w:p w14:paraId="1D5C2213" w14:textId="7293F5A9" w:rsidR="0043344C" w:rsidRDefault="0043344C"/>
                          <w:p w14:paraId="31444E87" w14:textId="24856DE2" w:rsidR="0043344C" w:rsidRDefault="0043344C"/>
                          <w:p w14:paraId="2DD52C9A" w14:textId="661CDDF2" w:rsidR="0043344C" w:rsidRDefault="0043344C"/>
                          <w:p w14:paraId="77DED5EF" w14:textId="77777777" w:rsidR="0043344C" w:rsidRDefault="0043344C"/>
                          <w:p w14:paraId="1D377044" w14:textId="67A3A1E2" w:rsidR="0043344C" w:rsidRPr="009373A5" w:rsidRDefault="0043344C"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43344C" w:rsidRDefault="0043344C"/>
                          <w:p w14:paraId="2A88A988" w14:textId="57DC8AF7" w:rsidR="0043344C" w:rsidRDefault="0043344C"/>
                          <w:p w14:paraId="42CC074A" w14:textId="28406864" w:rsidR="0043344C" w:rsidRDefault="0043344C"/>
                          <w:p w14:paraId="49F19B3F" w14:textId="54DD8E56" w:rsidR="0043344C" w:rsidRDefault="0043344C"/>
                          <w:p w14:paraId="52AA59E6" w14:textId="6C47B288" w:rsidR="0043344C" w:rsidRDefault="0043344C"/>
                          <w:p w14:paraId="1598ED6A" w14:textId="26D8C577" w:rsidR="0043344C" w:rsidRDefault="0043344C"/>
                          <w:p w14:paraId="651C246B" w14:textId="03AE13F0" w:rsidR="0043344C" w:rsidRDefault="0043344C"/>
                          <w:p w14:paraId="483F835A" w14:textId="479EF121" w:rsidR="0043344C" w:rsidRDefault="0043344C"/>
                          <w:p w14:paraId="37956C3C" w14:textId="7A660D30" w:rsidR="0043344C" w:rsidRDefault="0043344C"/>
                          <w:p w14:paraId="3814F102" w14:textId="166EBC43" w:rsidR="0043344C" w:rsidRDefault="0043344C"/>
                          <w:p w14:paraId="31390459" w14:textId="73689209" w:rsidR="0043344C" w:rsidRDefault="0043344C"/>
                          <w:p w14:paraId="0DB75CF5" w14:textId="4E75D5E1" w:rsidR="0043344C" w:rsidRDefault="0043344C"/>
                          <w:p w14:paraId="30701CFF" w14:textId="77777777" w:rsidR="0043344C" w:rsidRDefault="0043344C"/>
                          <w:p w14:paraId="5E2A372A" w14:textId="4C1CF553" w:rsidR="0043344C" w:rsidRPr="006E145B" w:rsidRDefault="0043344C"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43344C" w:rsidRDefault="0043344C"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14" type="#_x0000_t202" style="position:absolute;margin-left:3.6pt;margin-top:-.7pt;width:427.35pt;height:63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" fillcolor="white [3201]" strokeweight=".5pt">
                <v:textbox>
                  <w:txbxContent>
                    <w:p w14:paraId="014BE2A7" w14:textId="4B642B9F" w:rsidR="0043344C" w:rsidRDefault="0043344C"/>
                    <w:p w14:paraId="5CEA61BB" w14:textId="5DDC0C7B" w:rsidR="0043344C" w:rsidRDefault="0043344C"/>
                    <w:p w14:paraId="5DD7AB31" w14:textId="35CF4ED8" w:rsidR="0043344C" w:rsidRDefault="0043344C"/>
                    <w:p w14:paraId="6D10785A" w14:textId="2BE60444" w:rsidR="0043344C" w:rsidRDefault="0043344C"/>
                    <w:p w14:paraId="323E6A03" w14:textId="1F75CF9B" w:rsidR="0043344C" w:rsidRDefault="0043344C"/>
                    <w:p w14:paraId="05AA30F9" w14:textId="6D2574C1" w:rsidR="0043344C" w:rsidRDefault="0043344C"/>
                    <w:p w14:paraId="50FD0813" w14:textId="162B9367" w:rsidR="0043344C" w:rsidRDefault="0043344C"/>
                    <w:p w14:paraId="20C2895F" w14:textId="621CC8C4" w:rsidR="0043344C" w:rsidRDefault="0043344C"/>
                    <w:p w14:paraId="054EFD72" w14:textId="425DA3A7" w:rsidR="0043344C" w:rsidRDefault="0043344C"/>
                    <w:p w14:paraId="1D5C2213" w14:textId="7293F5A9" w:rsidR="0043344C" w:rsidRDefault="0043344C"/>
                    <w:p w14:paraId="31444E87" w14:textId="24856DE2" w:rsidR="0043344C" w:rsidRDefault="0043344C"/>
                    <w:p w14:paraId="2DD52C9A" w14:textId="661CDDF2" w:rsidR="0043344C" w:rsidRDefault="0043344C"/>
                    <w:p w14:paraId="77DED5EF" w14:textId="77777777" w:rsidR="0043344C" w:rsidRDefault="0043344C"/>
                    <w:p w14:paraId="1D377044" w14:textId="67A3A1E2" w:rsidR="0043344C" w:rsidRPr="009373A5" w:rsidRDefault="0043344C"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43344C" w:rsidRDefault="0043344C"/>
                    <w:p w14:paraId="2A88A988" w14:textId="57DC8AF7" w:rsidR="0043344C" w:rsidRDefault="0043344C"/>
                    <w:p w14:paraId="42CC074A" w14:textId="28406864" w:rsidR="0043344C" w:rsidRDefault="0043344C"/>
                    <w:p w14:paraId="49F19B3F" w14:textId="54DD8E56" w:rsidR="0043344C" w:rsidRDefault="0043344C"/>
                    <w:p w14:paraId="52AA59E6" w14:textId="6C47B288" w:rsidR="0043344C" w:rsidRDefault="0043344C"/>
                    <w:p w14:paraId="1598ED6A" w14:textId="26D8C577" w:rsidR="0043344C" w:rsidRDefault="0043344C"/>
                    <w:p w14:paraId="651C246B" w14:textId="03AE13F0" w:rsidR="0043344C" w:rsidRDefault="0043344C"/>
                    <w:p w14:paraId="483F835A" w14:textId="479EF121" w:rsidR="0043344C" w:rsidRDefault="0043344C"/>
                    <w:p w14:paraId="37956C3C" w14:textId="7A660D30" w:rsidR="0043344C" w:rsidRDefault="0043344C"/>
                    <w:p w14:paraId="3814F102" w14:textId="166EBC43" w:rsidR="0043344C" w:rsidRDefault="0043344C"/>
                    <w:p w14:paraId="31390459" w14:textId="73689209" w:rsidR="0043344C" w:rsidRDefault="0043344C"/>
                    <w:p w14:paraId="0DB75CF5" w14:textId="4E75D5E1" w:rsidR="0043344C" w:rsidRDefault="0043344C"/>
                    <w:p w14:paraId="30701CFF" w14:textId="77777777" w:rsidR="0043344C" w:rsidRDefault="0043344C"/>
                    <w:p w14:paraId="5E2A372A" w14:textId="4C1CF553" w:rsidR="0043344C" w:rsidRPr="006E145B" w:rsidRDefault="0043344C"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43344C" w:rsidRDefault="0043344C"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1692032" behindDoc="0" locked="0" layoutInCell="1" allowOverlap="1" wp14:anchorId="55A6D687" wp14:editId="083B61ED">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7DD2194F" w:rsidR="00065DC8" w:rsidRPr="00065DC8" w:rsidRDefault="00065DC8" w:rsidP="00065DC8">
      <w:pPr>
        <w:pStyle w:val="Caption"/>
        <w:rPr>
          <w:rFonts w:ascii="Times New Roman" w:hAnsi="Times New Roman" w:cs="Times New Roman"/>
          <w:b/>
          <w:i w:val="0"/>
          <w:color w:val="auto"/>
          <w:sz w:val="24"/>
          <w:szCs w:val="24"/>
        </w:rPr>
      </w:pPr>
      <w:bookmarkStart w:id="138" w:name="_Toc536027538"/>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38"/>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39" w:name="_Toc536028851"/>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bookmarkEnd w:id="139"/>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7280" behindDoc="1" locked="0" layoutInCell="1" allowOverlap="1" wp14:anchorId="7F5532B9" wp14:editId="69287DDD">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43344C" w:rsidRDefault="0043344C"/>
                          <w:p w14:paraId="27DB009C" w14:textId="17B31ECA" w:rsidR="0043344C" w:rsidRDefault="0043344C"/>
                          <w:p w14:paraId="4DB0F51D" w14:textId="18B82930" w:rsidR="0043344C" w:rsidRDefault="0043344C"/>
                          <w:p w14:paraId="6C10CD22" w14:textId="5B9A821E" w:rsidR="0043344C" w:rsidRDefault="0043344C"/>
                          <w:p w14:paraId="517EA0F9" w14:textId="01F255C4" w:rsidR="0043344C" w:rsidRDefault="0043344C"/>
                          <w:p w14:paraId="48D0E37F" w14:textId="10B447D3" w:rsidR="0043344C" w:rsidRDefault="0043344C"/>
                          <w:p w14:paraId="6F34151C" w14:textId="3C1ABA80" w:rsidR="0043344C" w:rsidRDefault="0043344C"/>
                          <w:p w14:paraId="66EDFD99" w14:textId="77777777" w:rsidR="0043344C" w:rsidRDefault="0043344C" w:rsidP="005F3A8C">
                            <w:pPr>
                              <w:pStyle w:val="ListParagraph"/>
                              <w:numPr>
                                <w:ilvl w:val="0"/>
                                <w:numId w:val="26"/>
                              </w:numPr>
                              <w:spacing w:line="480" w:lineRule="auto"/>
                              <w:rPr>
                                <w:b/>
                                <w:color w:val="000000" w:themeColor="text1"/>
                              </w:rPr>
                            </w:pPr>
                          </w:p>
                          <w:p w14:paraId="508CBC3F" w14:textId="7E8F9FAF" w:rsidR="0043344C" w:rsidRPr="005F3A8C" w:rsidRDefault="0043344C"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43344C" w:rsidRDefault="0043344C" w:rsidP="005F3A8C"/>
                          <w:p w14:paraId="379AF91E" w14:textId="4F53D2C2" w:rsidR="0043344C" w:rsidRDefault="0043344C" w:rsidP="005F3A8C"/>
                          <w:p w14:paraId="5DC934AA" w14:textId="0AF655F2" w:rsidR="0043344C" w:rsidRDefault="0043344C" w:rsidP="005F3A8C"/>
                          <w:p w14:paraId="274BE5E1" w14:textId="25BEAEB9" w:rsidR="0043344C" w:rsidRDefault="0043344C" w:rsidP="005F3A8C"/>
                          <w:p w14:paraId="1F41BBB6" w14:textId="37CAFA0D" w:rsidR="0043344C" w:rsidRDefault="0043344C" w:rsidP="005F3A8C"/>
                          <w:p w14:paraId="00E7A2C3" w14:textId="515BC4BE" w:rsidR="0043344C" w:rsidRDefault="0043344C" w:rsidP="005F3A8C"/>
                          <w:p w14:paraId="489785D0" w14:textId="77F56B3A" w:rsidR="0043344C" w:rsidRDefault="0043344C" w:rsidP="005F3A8C"/>
                          <w:p w14:paraId="4FE28011" w14:textId="77777777" w:rsidR="0043344C" w:rsidRDefault="0043344C" w:rsidP="005F3A8C"/>
                          <w:p w14:paraId="0732C3DB" w14:textId="64C76109" w:rsidR="0043344C" w:rsidRPr="005F3A8C" w:rsidRDefault="0043344C" w:rsidP="005F3A8C">
                            <w:pPr>
                              <w:pStyle w:val="ListParagraph"/>
                              <w:numPr>
                                <w:ilvl w:val="0"/>
                                <w:numId w:val="28"/>
                              </w:numPr>
                            </w:pPr>
                            <w:r w:rsidRPr="005F3A8C">
                              <w:rPr>
                                <w:b/>
                                <w:color w:val="000000" w:themeColor="text1"/>
                              </w:rPr>
                              <w:t>Leaf greenness of plants at 42 DAE in variety Bg 374</w:t>
                            </w:r>
                          </w:p>
                          <w:p w14:paraId="17893E96" w14:textId="77777777" w:rsidR="0043344C" w:rsidRDefault="0043344C" w:rsidP="005F3A8C"/>
                          <w:p w14:paraId="62AE374F" w14:textId="104682EC" w:rsidR="0043344C" w:rsidRDefault="004334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15" type="#_x0000_t202" style="position:absolute;left:0;text-align:left;margin-left:4.95pt;margin-top:193.5pt;width:347.3pt;height:42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" fillcolor="white [3201]" strokeweight=".5pt">
                <v:textbox>
                  <w:txbxContent>
                    <w:p w14:paraId="02277A33" w14:textId="77777777" w:rsidR="0043344C" w:rsidRDefault="0043344C"/>
                    <w:p w14:paraId="27DB009C" w14:textId="17B31ECA" w:rsidR="0043344C" w:rsidRDefault="0043344C"/>
                    <w:p w14:paraId="4DB0F51D" w14:textId="18B82930" w:rsidR="0043344C" w:rsidRDefault="0043344C"/>
                    <w:p w14:paraId="6C10CD22" w14:textId="5B9A821E" w:rsidR="0043344C" w:rsidRDefault="0043344C"/>
                    <w:p w14:paraId="517EA0F9" w14:textId="01F255C4" w:rsidR="0043344C" w:rsidRDefault="0043344C"/>
                    <w:p w14:paraId="48D0E37F" w14:textId="10B447D3" w:rsidR="0043344C" w:rsidRDefault="0043344C"/>
                    <w:p w14:paraId="6F34151C" w14:textId="3C1ABA80" w:rsidR="0043344C" w:rsidRDefault="0043344C"/>
                    <w:p w14:paraId="66EDFD99" w14:textId="77777777" w:rsidR="0043344C" w:rsidRDefault="0043344C" w:rsidP="005F3A8C">
                      <w:pPr>
                        <w:pStyle w:val="ListParagraph"/>
                        <w:numPr>
                          <w:ilvl w:val="0"/>
                          <w:numId w:val="26"/>
                        </w:numPr>
                        <w:spacing w:line="480" w:lineRule="auto"/>
                        <w:rPr>
                          <w:b/>
                          <w:color w:val="000000" w:themeColor="text1"/>
                        </w:rPr>
                      </w:pPr>
                    </w:p>
                    <w:p w14:paraId="508CBC3F" w14:textId="7E8F9FAF" w:rsidR="0043344C" w:rsidRPr="005F3A8C" w:rsidRDefault="0043344C"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43344C" w:rsidRDefault="0043344C" w:rsidP="005F3A8C"/>
                    <w:p w14:paraId="379AF91E" w14:textId="4F53D2C2" w:rsidR="0043344C" w:rsidRDefault="0043344C" w:rsidP="005F3A8C"/>
                    <w:p w14:paraId="5DC934AA" w14:textId="0AF655F2" w:rsidR="0043344C" w:rsidRDefault="0043344C" w:rsidP="005F3A8C"/>
                    <w:p w14:paraId="274BE5E1" w14:textId="25BEAEB9" w:rsidR="0043344C" w:rsidRDefault="0043344C" w:rsidP="005F3A8C"/>
                    <w:p w14:paraId="1F41BBB6" w14:textId="37CAFA0D" w:rsidR="0043344C" w:rsidRDefault="0043344C" w:rsidP="005F3A8C"/>
                    <w:p w14:paraId="00E7A2C3" w14:textId="515BC4BE" w:rsidR="0043344C" w:rsidRDefault="0043344C" w:rsidP="005F3A8C"/>
                    <w:p w14:paraId="489785D0" w14:textId="77F56B3A" w:rsidR="0043344C" w:rsidRDefault="0043344C" w:rsidP="005F3A8C"/>
                    <w:p w14:paraId="4FE28011" w14:textId="77777777" w:rsidR="0043344C" w:rsidRDefault="0043344C" w:rsidP="005F3A8C"/>
                    <w:p w14:paraId="0732C3DB" w14:textId="64C76109" w:rsidR="0043344C" w:rsidRPr="005F3A8C" w:rsidRDefault="0043344C" w:rsidP="005F3A8C">
                      <w:pPr>
                        <w:pStyle w:val="ListParagraph"/>
                        <w:numPr>
                          <w:ilvl w:val="0"/>
                          <w:numId w:val="28"/>
                        </w:numPr>
                      </w:pPr>
                      <w:r w:rsidRPr="005F3A8C">
                        <w:rPr>
                          <w:b/>
                          <w:color w:val="000000" w:themeColor="text1"/>
                        </w:rPr>
                        <w:t>Leaf greenness of plants at 42 DAE in variety Bg 374</w:t>
                      </w:r>
                    </w:p>
                    <w:p w14:paraId="17893E96" w14:textId="77777777" w:rsidR="0043344C" w:rsidRDefault="0043344C" w:rsidP="005F3A8C"/>
                    <w:p w14:paraId="62AE374F" w14:textId="104682EC" w:rsidR="0043344C" w:rsidRDefault="0043344C"/>
                  </w:txbxContent>
                </v:textbox>
              </v:shape>
            </w:pict>
          </mc:Fallback>
        </mc:AlternateContent>
      </w:r>
      <w:r>
        <w:rPr>
          <w:noProof/>
        </w:rPr>
        <w:drawing>
          <wp:anchor distT="0" distB="0" distL="114300" distR="114300" simplePos="0" relativeHeight="251685888" behindDoc="0" locked="0" layoutInCell="1" allowOverlap="1" wp14:anchorId="48188790" wp14:editId="51716D09">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1693056"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43344C" w:rsidRPr="00EF55DD" w:rsidRDefault="0043344C">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16" type="#_x0000_t202" style="position:absolute;margin-left:31.95pt;margin-top:20.8pt;width:59.4pt;height:2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JidPaDMCAABcBAAADgAAAAAAAAAAAAAA&#10;AAAuAgAAZHJzL2Uyb0RvYy54bWxQSwECLQAUAAYACAAAACEAK32rweAAAAAIAQAADwAAAAAAAAAA&#10;AAAAAACNBAAAZHJzL2Rvd25yZXYueG1sUEsFBgAAAAAEAAQA8wAAAJoFAAAAAA==&#10;" filled="f" stroked="f" strokeweight=".5pt">
                <v:textbox>
                  <w:txbxContent>
                    <w:p w14:paraId="01D2F7E2" w14:textId="6032E41C" w:rsidR="0043344C" w:rsidRPr="00EF55DD" w:rsidRDefault="0043344C">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1686912" behindDoc="0" locked="0" layoutInCell="1" allowOverlap="1" wp14:anchorId="03CB0237" wp14:editId="112A339E">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1694080"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43344C" w:rsidRPr="00EF55DD" w:rsidRDefault="0043344C"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17" type="#_x0000_t202" style="position:absolute;margin-left:31.95pt;margin-top:11.1pt;width:59.4pt;height:2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HJ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R/3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aOmHJMwIAAFwEAAAOAAAAAAAAAAAAAAAA&#10;AC4CAABkcnMvZTJvRG9jLnhtbFBLAQItABQABgAIAAAAIQDTvanj3wAAAAgBAAAPAAAAAAAAAAAA&#10;AAAAAI0EAABkcnMvZG93bnJldi54bWxQSwUGAAAAAAQABADzAAAAmQUAAAAA&#10;" filled="f" stroked="f" strokeweight=".5pt">
                <v:textbox>
                  <w:txbxContent>
                    <w:p w14:paraId="11062AC1" w14:textId="66779E07" w:rsidR="0043344C" w:rsidRPr="00EF55DD" w:rsidRDefault="0043344C"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0B0E5D1E" w:rsidR="00795C52" w:rsidRPr="00795C52" w:rsidRDefault="00795C52" w:rsidP="00795C52">
      <w:pPr>
        <w:pStyle w:val="Caption"/>
        <w:rPr>
          <w:rFonts w:ascii="Times New Roman" w:hAnsi="Times New Roman" w:cs="Times New Roman"/>
          <w:b/>
          <w:i w:val="0"/>
          <w:color w:val="auto"/>
          <w:sz w:val="24"/>
          <w:szCs w:val="24"/>
        </w:rPr>
      </w:pPr>
      <w:bookmarkStart w:id="140" w:name="_Toc536027539"/>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40"/>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41" w:name="_Toc536028852"/>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41"/>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49770A">
      <w:pPr>
        <w:pStyle w:val="Caption"/>
        <w:jc w:val="center"/>
        <w:outlineLvl w:val="0"/>
        <w:rPr>
          <w:rFonts w:ascii="Times New Roman" w:hAnsi="Times New Roman" w:cs="Times New Roman"/>
          <w:b/>
          <w:i w:val="0"/>
          <w:color w:val="000000" w:themeColor="text1"/>
          <w:sz w:val="24"/>
          <w:szCs w:val="24"/>
        </w:rPr>
      </w:pPr>
      <w:bookmarkStart w:id="142" w:name="_Toc536028853"/>
      <w:r w:rsidRPr="00491EE8">
        <w:rPr>
          <w:rFonts w:ascii="Times New Roman" w:hAnsi="Times New Roman" w:cs="Times New Roman"/>
          <w:b/>
          <w:i w:val="0"/>
          <w:color w:val="000000" w:themeColor="text1"/>
          <w:sz w:val="24"/>
          <w:szCs w:val="24"/>
        </w:rPr>
        <w:lastRenderedPageBreak/>
        <w:t>REFFERENCES</w:t>
      </w:r>
      <w:bookmarkEnd w:id="142"/>
    </w:p>
    <w:p w14:paraId="155FEA79" w14:textId="2BA5278C" w:rsidR="007C2194" w:rsidRPr="00C335D3" w:rsidRDefault="00FD2C78"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Asian J. Plant Sci. 1, 25–27. https://doi.org/10.3923/ajps.2002.25.27</w:t>
      </w:r>
    </w:p>
    <w:p w14:paraId="0B72E1FA" w14:textId="7CC27FCD" w:rsidR="00E07BE1" w:rsidRPr="00C335D3" w:rsidRDefault="00E07B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2DF6AB37"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6B132210" w14:textId="4D729831" w:rsidR="007C2194" w:rsidRPr="0049770A" w:rsidRDefault="0049770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lastRenderedPageBreak/>
        <w:t>Central Bank of Sri Lanka</w:t>
      </w:r>
      <w:r w:rsidR="007C2194" w:rsidRPr="0049770A">
        <w:rPr>
          <w:rFonts w:ascii="Times New Roman" w:hAnsi="Times New Roman" w:cs="Times New Roman"/>
          <w:noProof/>
          <w:sz w:val="24"/>
          <w:szCs w:val="24"/>
        </w:rPr>
        <w:t>, 2018. Economics and Social Statistics of Sri Lanka.</w:t>
      </w:r>
    </w:p>
    <w:p w14:paraId="580EABC8" w14:textId="67D22E94" w:rsidR="007C2194" w:rsidRPr="0049770A" w:rsidRDefault="0049770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t>Central Bank of Sri Lanka</w:t>
      </w:r>
      <w:r w:rsidR="007C2194" w:rsidRPr="0049770A">
        <w:rPr>
          <w:rFonts w:ascii="Times New Roman" w:hAnsi="Times New Roman" w:cs="Times New Roman"/>
          <w:noProof/>
          <w:sz w:val="24"/>
          <w:szCs w:val="24"/>
        </w:rPr>
        <w:t>, 2017</w:t>
      </w:r>
      <w:r w:rsidR="00474F95">
        <w:rPr>
          <w:rFonts w:ascii="Times New Roman" w:hAnsi="Times New Roman" w:cs="Times New Roman"/>
          <w:noProof/>
          <w:sz w:val="24"/>
          <w:szCs w:val="24"/>
        </w:rPr>
        <w:t>a</w:t>
      </w:r>
      <w:r w:rsidR="007C2194" w:rsidRPr="0049770A">
        <w:rPr>
          <w:rFonts w:ascii="Times New Roman" w:hAnsi="Times New Roman" w:cs="Times New Roman"/>
          <w:noProof/>
          <w:sz w:val="24"/>
          <w:szCs w:val="24"/>
        </w:rPr>
        <w:t>. National Output, Expenditure and Income.</w:t>
      </w:r>
    </w:p>
    <w:p w14:paraId="72761ACE" w14:textId="0551BF42" w:rsidR="0049770A" w:rsidRPr="0049770A" w:rsidRDefault="0049770A" w:rsidP="0049770A">
      <w:pPr>
        <w:widowControl w:val="0"/>
        <w:autoSpaceDE w:val="0"/>
        <w:autoSpaceDN w:val="0"/>
        <w:adjustRightInd w:val="0"/>
        <w:spacing w:line="240" w:lineRule="auto"/>
        <w:ind w:left="480" w:hanging="480"/>
        <w:rPr>
          <w:rFonts w:ascii="Times New Roman" w:hAnsi="Times New Roman" w:cs="Times New Roman"/>
          <w:noProof/>
          <w:sz w:val="24"/>
          <w:szCs w:val="24"/>
        </w:rPr>
      </w:pPr>
      <w:r w:rsidRPr="0049770A">
        <w:rPr>
          <w:rFonts w:ascii="Times New Roman" w:hAnsi="Times New Roman" w:cs="Times New Roman"/>
          <w:sz w:val="24"/>
          <w:szCs w:val="24"/>
        </w:rPr>
        <w:fldChar w:fldCharType="begin" w:fldLock="1"/>
      </w:r>
      <w:r w:rsidRPr="0049770A">
        <w:rPr>
          <w:rFonts w:ascii="Times New Roman" w:hAnsi="Times New Roman" w:cs="Times New Roman"/>
          <w:sz w:val="24"/>
          <w:szCs w:val="24"/>
        </w:rPr>
        <w:instrText xml:space="preserve">ADDIN Mendeley Bibliography CSL_BIBLIOGRAPHY </w:instrText>
      </w:r>
      <w:r w:rsidRPr="0049770A">
        <w:rPr>
          <w:rFonts w:ascii="Times New Roman" w:hAnsi="Times New Roman" w:cs="Times New Roman"/>
          <w:sz w:val="24"/>
          <w:szCs w:val="24"/>
        </w:rPr>
        <w:fldChar w:fldCharType="separate"/>
      </w:r>
      <w:r w:rsidRPr="0049770A">
        <w:rPr>
          <w:rFonts w:ascii="Times New Roman" w:hAnsi="Times New Roman" w:cs="Times New Roman"/>
          <w:noProof/>
          <w:sz w:val="24"/>
          <w:szCs w:val="24"/>
        </w:rPr>
        <w:t>Central Bank of Sri Lanka, 2017</w:t>
      </w:r>
      <w:r w:rsidR="00474F95">
        <w:rPr>
          <w:rFonts w:ascii="Times New Roman" w:hAnsi="Times New Roman" w:cs="Times New Roman"/>
          <w:noProof/>
          <w:sz w:val="24"/>
          <w:szCs w:val="24"/>
        </w:rPr>
        <w:t>b</w:t>
      </w:r>
      <w:r w:rsidRPr="0049770A">
        <w:rPr>
          <w:rFonts w:ascii="Times New Roman" w:hAnsi="Times New Roman" w:cs="Times New Roman"/>
          <w:noProof/>
          <w:sz w:val="24"/>
          <w:szCs w:val="24"/>
        </w:rPr>
        <w:t>. Second Quarter 2017 Central Bank of Sri Lanka. URL https://www.cbsl.gov.lk (accessed 11.6.18).</w:t>
      </w:r>
    </w:p>
    <w:p w14:paraId="45E10E1E" w14:textId="4F4D7A05" w:rsidR="007C2194" w:rsidRPr="00C335D3" w:rsidRDefault="0049770A" w:rsidP="0049770A">
      <w:pPr>
        <w:widowControl w:val="0"/>
        <w:autoSpaceDE w:val="0"/>
        <w:autoSpaceDN w:val="0"/>
        <w:adjustRightInd w:val="0"/>
        <w:spacing w:line="240" w:lineRule="auto"/>
        <w:jc w:val="both"/>
        <w:rPr>
          <w:rFonts w:ascii="Times New Roman" w:hAnsi="Times New Roman" w:cs="Times New Roman"/>
          <w:noProof/>
          <w:sz w:val="24"/>
          <w:szCs w:val="24"/>
        </w:rPr>
      </w:pPr>
      <w:r w:rsidRPr="0049770A">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 Pandey, S., Mortimer, M., Wade, L., Tuong, T.P., Lopez, K., Hardy, B. (Eds.), D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seding: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 xml:space="preserve">eserach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ssues and </w:t>
      </w:r>
      <w:r w:rsidR="00B633B7">
        <w:rPr>
          <w:rFonts w:ascii="Times New Roman" w:hAnsi="Times New Roman" w:cs="Times New Roman"/>
          <w:noProof/>
          <w:sz w:val="24"/>
          <w:szCs w:val="24"/>
        </w:rPr>
        <w:t>o</w:t>
      </w:r>
      <w:r w:rsidR="007C2194" w:rsidRPr="00C335D3">
        <w:rPr>
          <w:rFonts w:ascii="Times New Roman" w:hAnsi="Times New Roman" w:cs="Times New Roman"/>
          <w:noProof/>
          <w:sz w:val="24"/>
          <w:szCs w:val="24"/>
        </w:rPr>
        <w:t xml:space="preserve">pportunities. Proceedings of the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ternational </w:t>
      </w:r>
      <w:r w:rsidR="00B633B7">
        <w:rPr>
          <w:rFonts w:ascii="Times New Roman" w:hAnsi="Times New Roman" w:cs="Times New Roman"/>
          <w:noProof/>
          <w:sz w:val="24"/>
          <w:szCs w:val="24"/>
        </w:rPr>
        <w:t>w</w:t>
      </w:r>
      <w:r w:rsidR="007C2194" w:rsidRPr="00C335D3">
        <w:rPr>
          <w:rFonts w:ascii="Times New Roman" w:hAnsi="Times New Roman" w:cs="Times New Roman"/>
          <w:noProof/>
          <w:sz w:val="24"/>
          <w:szCs w:val="24"/>
        </w:rPr>
        <w:t xml:space="preserve">orkshop on </w:t>
      </w:r>
      <w:r w:rsidR="00B633B7">
        <w:rPr>
          <w:rFonts w:ascii="Times New Roman" w:hAnsi="Times New Roman" w:cs="Times New Roman"/>
          <w:noProof/>
          <w:sz w:val="24"/>
          <w:szCs w:val="24"/>
        </w:rPr>
        <w:t>d</w:t>
      </w:r>
      <w:r w:rsidR="007C2194" w:rsidRPr="00C335D3">
        <w:rPr>
          <w:rFonts w:ascii="Times New Roman" w:hAnsi="Times New Roman" w:cs="Times New Roman"/>
          <w:noProof/>
          <w:sz w:val="24"/>
          <w:szCs w:val="24"/>
        </w:rPr>
        <w:t xml:space="preserve">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eeding in Asian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ystems: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trategic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esearc</w:t>
      </w:r>
      <w:r w:rsidR="00B633B7">
        <w:rPr>
          <w:rFonts w:ascii="Times New Roman" w:hAnsi="Times New Roman" w:cs="Times New Roman"/>
          <w:noProof/>
          <w:sz w:val="24"/>
          <w:szCs w:val="24"/>
        </w:rPr>
        <w:t>h</w:t>
      </w:r>
      <w:r w:rsidR="007C2194" w:rsidRPr="00C335D3">
        <w:rPr>
          <w:rFonts w:ascii="Times New Roman" w:hAnsi="Times New Roman" w:cs="Times New Roman"/>
          <w:noProof/>
          <w:sz w:val="24"/>
          <w:szCs w:val="24"/>
        </w:rPr>
        <w:t xml:space="preserve"> Issues and Opportunities. International Rice Research Institute, Philippines., Los Banos, pp. 21–24.</w:t>
      </w:r>
    </w:p>
    <w:p w14:paraId="65E77567" w14:textId="79692BA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layton, S., 2010. 50 years of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cience for a better world-and it’s just the start. Rice Today,IRRI pp.12.</w:t>
      </w:r>
    </w:p>
    <w:p w14:paraId="5BC9D889"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43"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3"/>
    <w:p w14:paraId="68758ED8" w14:textId="77777777" w:rsidR="00B72141" w:rsidRPr="00C335D3" w:rsidRDefault="00B721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275CBAD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hanapala, M.P., 2000. Bridging the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y</w:t>
      </w:r>
      <w:r w:rsidRPr="00C335D3">
        <w:rPr>
          <w:rFonts w:ascii="Times New Roman" w:hAnsi="Times New Roman" w:cs="Times New Roman"/>
          <w:noProof/>
          <w:sz w:val="24"/>
          <w:szCs w:val="24"/>
        </w:rPr>
        <w:t>ield gap in Sri Lanka, in: Papademetriou, M.K., Dent, F.J., Herath, E.M. (Eds.), Bridging the Rice Yield Gap in the Asia Pacific Region. FAO, Bangkok, Thailand, pp. 135–146.</w:t>
      </w:r>
    </w:p>
    <w:p w14:paraId="2C523595" w14:textId="718B978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0F42DEF"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w:t>
      </w:r>
      <w:r w:rsidRPr="00C335D3">
        <w:rPr>
          <w:rFonts w:ascii="Times New Roman" w:hAnsi="Times New Roman" w:cs="Times New Roman"/>
          <w:noProof/>
          <w:sz w:val="24"/>
          <w:szCs w:val="24"/>
        </w:rPr>
        <w:lastRenderedPageBreak/>
        <w:t>chanical-transplanting (accessed 9.7.18).</w:t>
      </w:r>
    </w:p>
    <w:p w14:paraId="5DA008AE" w14:textId="5E045E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DB6BA7D" w14:textId="3B12F90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67E951A9"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37E6F0D"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6E15EE87" w14:textId="57DA1EB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65D9C0FA" w14:textId="77777777" w:rsidR="00B424BB" w:rsidRPr="00C335D3" w:rsidRDefault="00B424B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C820523" w14:textId="6C8E4DCD" w:rsidR="00B424BB" w:rsidRPr="00C335D3" w:rsidRDefault="00B424B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entral Bank of Sri Lanka, 2017. Second Quarter 2017 Central Bank of Sri Lanka </w:t>
      </w:r>
      <w:bookmarkStart w:id="144" w:name="_Hlk536018767"/>
      <w:r w:rsidRPr="00C335D3">
        <w:rPr>
          <w:rFonts w:ascii="Times New Roman" w:hAnsi="Times New Roman" w:cs="Times New Roman"/>
          <w:noProof/>
          <w:sz w:val="24"/>
          <w:szCs w:val="24"/>
        </w:rPr>
        <w:t xml:space="preserve">[WWW </w:t>
      </w:r>
      <w:r w:rsidRPr="00C335D3">
        <w:rPr>
          <w:rFonts w:ascii="Times New Roman" w:hAnsi="Times New Roman" w:cs="Times New Roman"/>
          <w:noProof/>
          <w:sz w:val="24"/>
          <w:szCs w:val="24"/>
        </w:rPr>
        <w:lastRenderedPageBreak/>
        <w:t>Document]. URL https://www.cbsl.gov.lk (accessed 11.6.18).</w:t>
      </w:r>
    </w:p>
    <w:p w14:paraId="2A4BA1CB" w14:textId="0B93B00F" w:rsidR="007B2DCF" w:rsidRPr="00C335D3" w:rsidRDefault="007B2DCF"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bookmarkEnd w:id="144"/>
    <w:p w14:paraId="527AF6B1" w14:textId="77777777"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lastRenderedPageBreak/>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K.N., Hassan, B., Kanday, B.A., Bhat, A.K., 2005. Effect of nursery fertilization on 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L.(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22661349" w14:textId="386D615E" w:rsidR="00C335D3"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1F89DC51" w14:textId="7621FB5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49770A">
      <w:pPr>
        <w:spacing w:line="24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23A1F814" w14:textId="5F6C3491" w:rsidR="00DA563F" w:rsidRPr="00DA563F" w:rsidRDefault="00DA563F" w:rsidP="00683FCC">
      <w:pPr>
        <w:pStyle w:val="Heading1"/>
        <w:rPr>
          <w:rFonts w:ascii="Times New Roman" w:hAnsi="Times New Roman" w:cs="Times New Roman"/>
          <w:b/>
          <w:color w:val="auto"/>
          <w:sz w:val="24"/>
          <w:szCs w:val="24"/>
        </w:rPr>
      </w:pPr>
      <w:r w:rsidRPr="00DA563F">
        <w:rPr>
          <w:rFonts w:ascii="Times New Roman" w:hAnsi="Times New Roman" w:cs="Times New Roman"/>
          <w:b/>
          <w:color w:val="auto"/>
          <w:sz w:val="24"/>
          <w:szCs w:val="24"/>
        </w:rPr>
        <w:lastRenderedPageBreak/>
        <w:t>Appendix: Plagiarism Report</w:t>
      </w:r>
    </w:p>
    <w:p w14:paraId="44FAB7FB" w14:textId="56FA9C4C" w:rsidR="00683FCC" w:rsidRDefault="00683FCC" w:rsidP="00683FCC">
      <w:pPr>
        <w:pStyle w:val="Heading1"/>
        <w:rPr>
          <w:rFonts w:ascii="Times New Roman" w:hAnsi="Times New Roman" w:cs="Times New Roman"/>
          <w:color w:val="auto"/>
          <w:sz w:val="24"/>
          <w:szCs w:val="24"/>
        </w:rPr>
      </w:pPr>
      <w:r w:rsidRPr="00DA563F">
        <w:rPr>
          <w:rFonts w:ascii="Times New Roman" w:hAnsi="Times New Roman" w:cs="Times New Roman"/>
          <w:color w:val="auto"/>
          <w:sz w:val="24"/>
          <w:szCs w:val="24"/>
        </w:rPr>
        <w:t>Result of analysis</w:t>
      </w:r>
    </w:p>
    <w:p w14:paraId="674AF7D5" w14:textId="77777777" w:rsidR="00DA563F" w:rsidRPr="00DA563F" w:rsidRDefault="00DA563F" w:rsidP="00DA563F"/>
    <w:p w14:paraId="7BC1D7F9" w14:textId="77777777" w:rsidR="00683FCC" w:rsidRPr="00DA563F" w:rsidRDefault="00683FCC" w:rsidP="00683FCC">
      <w:pPr>
        <w:rPr>
          <w:rFonts w:ascii="Times New Roman" w:hAnsi="Times New Roman" w:cs="Times New Roman"/>
          <w:sz w:val="24"/>
          <w:szCs w:val="24"/>
          <w:shd w:val="clear" w:color="auto" w:fill="FFFFFF"/>
        </w:rPr>
      </w:pPr>
      <w:r w:rsidRPr="00DA563F">
        <w:rPr>
          <w:rStyle w:val="Strong"/>
          <w:rFonts w:ascii="Times New Roman" w:hAnsi="Times New Roman" w:cs="Times New Roman"/>
          <w:sz w:val="24"/>
          <w:szCs w:val="24"/>
        </w:rPr>
        <w:t>File:</w:t>
      </w:r>
      <w:r w:rsidRPr="00DA563F">
        <w:rPr>
          <w:rFonts w:ascii="Times New Roman" w:hAnsi="Times New Roman" w:cs="Times New Roman"/>
          <w:sz w:val="24"/>
          <w:szCs w:val="24"/>
        </w:rPr>
        <w:t xml:space="preserve"> </w:t>
      </w:r>
      <w:r w:rsidRPr="00DA563F">
        <w:rPr>
          <w:rFonts w:ascii="Times New Roman" w:hAnsi="Times New Roman" w:cs="Times New Roman"/>
          <w:sz w:val="24"/>
          <w:szCs w:val="24"/>
          <w:shd w:val="clear" w:color="auto" w:fill="FFFFFF"/>
        </w:rPr>
        <w:t>EVALUATION OF OPTIMUM SEEDING RATE ON SEEDLING VIGOR AND EARLY PLANT GROWTH OF MECHANICALY TRANSPLANTED RICE</w:t>
      </w:r>
    </w:p>
    <w:p w14:paraId="3B7125AA" w14:textId="5529869A" w:rsidR="00683FCC" w:rsidRPr="00DA563F" w:rsidRDefault="00683FCC" w:rsidP="00683FCC">
      <w:pPr>
        <w:rPr>
          <w:rFonts w:ascii="Times New Roman" w:hAnsi="Times New Roman" w:cs="Times New Roman"/>
          <w:sz w:val="24"/>
          <w:szCs w:val="24"/>
        </w:rPr>
      </w:pPr>
      <w:r w:rsidRPr="00DA563F">
        <w:rPr>
          <w:rFonts w:ascii="Times New Roman" w:hAnsi="Times New Roman" w:cs="Times New Roman"/>
          <w:sz w:val="24"/>
          <w:szCs w:val="24"/>
        </w:rPr>
        <w:t>Statistics</w:t>
      </w:r>
    </w:p>
    <w:p w14:paraId="7EBEB1DC" w14:textId="77777777" w:rsidR="00683FCC" w:rsidRPr="00DA563F" w:rsidRDefault="00683FCC" w:rsidP="00683FCC">
      <w:pPr>
        <w:pStyle w:val="fontemedia"/>
        <w:spacing w:before="0" w:beforeAutospacing="0" w:after="0" w:afterAutospacing="0"/>
        <w:rPr>
          <w:b/>
          <w:bCs/>
        </w:rPr>
      </w:pPr>
      <w:r w:rsidRPr="00DA563F">
        <w:rPr>
          <w:b/>
          <w:bCs/>
        </w:rPr>
        <w:t xml:space="preserve">Suspicions on the Internet: </w:t>
      </w:r>
      <w:r w:rsidRPr="00DA563F">
        <w:rPr>
          <w:rStyle w:val="fontegrande"/>
          <w:b/>
          <w:bCs/>
        </w:rPr>
        <w:t xml:space="preserve">18.8% </w:t>
      </w:r>
    </w:p>
    <w:p w14:paraId="74BA5395" w14:textId="11B826D7" w:rsidR="00683FCC" w:rsidRPr="00DA563F" w:rsidRDefault="00683FCC" w:rsidP="00683FCC">
      <w:pPr>
        <w:pStyle w:val="paragrafodetalhe"/>
        <w:spacing w:before="0" w:beforeAutospacing="0" w:after="0" w:afterAutospacing="0"/>
        <w:rPr>
          <w:i/>
          <w:iCs/>
        </w:rPr>
      </w:pPr>
      <w:r w:rsidRPr="00DA563F">
        <w:rPr>
          <w:i/>
          <w:iCs/>
        </w:rPr>
        <w:t xml:space="preserve">Percentage of text with expressions found on the internet </w:t>
      </w:r>
    </w:p>
    <w:p w14:paraId="2B257557" w14:textId="77777777" w:rsidR="00683FCC" w:rsidRPr="00DA563F" w:rsidRDefault="00683FCC" w:rsidP="00683FCC">
      <w:pPr>
        <w:rPr>
          <w:rFonts w:ascii="Times New Roman" w:hAnsi="Times New Roman" w:cs="Times New Roman"/>
          <w:sz w:val="24"/>
          <w:szCs w:val="24"/>
        </w:rPr>
      </w:pPr>
    </w:p>
    <w:p w14:paraId="571347F8" w14:textId="77777777" w:rsidR="00683FCC" w:rsidRPr="00DA563F" w:rsidRDefault="00683FCC" w:rsidP="00683FCC">
      <w:pPr>
        <w:pStyle w:val="fontemedia"/>
        <w:spacing w:before="0" w:beforeAutospacing="0" w:after="0" w:afterAutospacing="0"/>
        <w:rPr>
          <w:b/>
          <w:bCs/>
        </w:rPr>
      </w:pPr>
      <w:r w:rsidRPr="00DA563F">
        <w:rPr>
          <w:b/>
          <w:bCs/>
        </w:rPr>
        <w:t xml:space="preserve">Suspicions confirmed: </w:t>
      </w:r>
      <w:r w:rsidRPr="00DA563F">
        <w:rPr>
          <w:rStyle w:val="Strong"/>
        </w:rPr>
        <w:t>73.07%</w:t>
      </w:r>
      <w:r w:rsidRPr="00DA563F">
        <w:rPr>
          <w:b/>
          <w:bCs/>
        </w:rPr>
        <w:t xml:space="preserve"> </w:t>
      </w:r>
    </w:p>
    <w:p w14:paraId="19BCEC3B" w14:textId="60B6C917" w:rsidR="00683FCC" w:rsidRPr="00DA563F" w:rsidRDefault="00683FCC" w:rsidP="00683FCC">
      <w:pPr>
        <w:pStyle w:val="paragrafodetalhe"/>
        <w:spacing w:before="0" w:beforeAutospacing="0" w:after="0" w:afterAutospacing="0"/>
        <w:rPr>
          <w:i/>
          <w:iCs/>
        </w:rPr>
      </w:pPr>
      <w:r w:rsidRPr="00DA563F">
        <w:rPr>
          <w:i/>
          <w:iCs/>
        </w:rPr>
        <w:t xml:space="preserve">Confirmed the existence of the sentences in the URLs found </w:t>
      </w:r>
    </w:p>
    <w:p w14:paraId="7FBF65ED" w14:textId="77777777" w:rsidR="00683FCC" w:rsidRPr="00DA563F" w:rsidRDefault="00683FCC" w:rsidP="00683FCC">
      <w:pPr>
        <w:spacing w:after="240"/>
        <w:rPr>
          <w:rFonts w:ascii="Times New Roman" w:hAnsi="Times New Roman" w:cs="Times New Roman"/>
          <w:sz w:val="24"/>
          <w:szCs w:val="24"/>
        </w:rPr>
      </w:pPr>
    </w:p>
    <w:p w14:paraId="6CB634C6" w14:textId="77777777" w:rsidR="00683FCC" w:rsidRPr="00DA563F" w:rsidRDefault="00683FCC" w:rsidP="00683FCC">
      <w:pPr>
        <w:pStyle w:val="fontepequena"/>
        <w:spacing w:before="0" w:beforeAutospacing="0" w:after="0" w:afterAutospacing="0"/>
        <w:rPr>
          <w:b/>
          <w:bCs/>
        </w:rPr>
      </w:pPr>
      <w:r w:rsidRPr="00DA563F">
        <w:rPr>
          <w:b/>
          <w:bCs/>
        </w:rPr>
        <w:t xml:space="preserve">Analyzed text: </w:t>
      </w:r>
      <w:r w:rsidRPr="00DA563F">
        <w:rPr>
          <w:rStyle w:val="Strong"/>
        </w:rPr>
        <w:t>42.69%</w:t>
      </w:r>
      <w:r w:rsidRPr="00DA563F">
        <w:rPr>
          <w:b/>
          <w:bCs/>
        </w:rPr>
        <w:t xml:space="preserve"> </w:t>
      </w:r>
    </w:p>
    <w:p w14:paraId="25137D8D" w14:textId="77777777" w:rsidR="00683FCC" w:rsidRPr="00DA563F" w:rsidRDefault="00683FCC" w:rsidP="00683FCC">
      <w:pPr>
        <w:pStyle w:val="paragrafodetalhe"/>
        <w:spacing w:before="0" w:beforeAutospacing="0" w:after="0" w:afterAutospacing="0"/>
        <w:rPr>
          <w:i/>
          <w:iCs/>
        </w:rPr>
      </w:pPr>
      <w:r w:rsidRPr="00DA563F">
        <w:rPr>
          <w:rStyle w:val="Emphasis"/>
        </w:rPr>
        <w:t xml:space="preserve">Percentage of text effectively analyzed (short phrases, special characters, broken text are not parsed). </w:t>
      </w:r>
    </w:p>
    <w:p w14:paraId="77C45A2B" w14:textId="77777777" w:rsidR="00683FCC" w:rsidRPr="00DA563F" w:rsidRDefault="00683FCC" w:rsidP="00683FCC">
      <w:pPr>
        <w:rPr>
          <w:rFonts w:ascii="Times New Roman" w:hAnsi="Times New Roman" w:cs="Times New Roman"/>
          <w:sz w:val="24"/>
          <w:szCs w:val="24"/>
        </w:rPr>
      </w:pPr>
    </w:p>
    <w:p w14:paraId="42C41C8E" w14:textId="77777777" w:rsidR="00683FCC" w:rsidRPr="00DA563F" w:rsidRDefault="00683FCC" w:rsidP="00683FCC">
      <w:pPr>
        <w:pStyle w:val="fontepequena"/>
        <w:spacing w:before="0" w:beforeAutospacing="0" w:after="0" w:afterAutospacing="0"/>
        <w:rPr>
          <w:b/>
          <w:bCs/>
        </w:rPr>
      </w:pPr>
      <w:r w:rsidRPr="00DA563F">
        <w:rPr>
          <w:b/>
          <w:bCs/>
        </w:rPr>
        <w:t xml:space="preserve">Analysis success: </w:t>
      </w:r>
      <w:r w:rsidRPr="00DA563F">
        <w:rPr>
          <w:rStyle w:val="Strong"/>
        </w:rPr>
        <w:t>100%</w:t>
      </w:r>
      <w:r w:rsidRPr="00DA563F">
        <w:rPr>
          <w:b/>
          <w:bCs/>
        </w:rPr>
        <w:t xml:space="preserve"> </w:t>
      </w:r>
    </w:p>
    <w:p w14:paraId="78885404" w14:textId="77777777" w:rsidR="00683FCC" w:rsidRPr="00DA563F" w:rsidRDefault="00683FCC" w:rsidP="00683FCC">
      <w:pPr>
        <w:pStyle w:val="paragrafodetalhe"/>
        <w:spacing w:before="0" w:beforeAutospacing="0" w:after="0" w:afterAutospacing="0"/>
        <w:rPr>
          <w:i/>
          <w:iCs/>
        </w:rPr>
      </w:pPr>
      <w:r w:rsidRPr="00DA563F">
        <w:rPr>
          <w:rStyle w:val="Emphasis"/>
        </w:rPr>
        <w:t>Percentage of successful searches, indicates the quality of the analysis, bigger is better.</w:t>
      </w:r>
    </w:p>
    <w:p w14:paraId="291A3663" w14:textId="3658F51C" w:rsidR="005F63DD" w:rsidRDefault="005F63DD">
      <w:pPr>
        <w:rPr>
          <w:rFonts w:ascii="Times New Roman" w:hAnsi="Times New Roman" w:cs="Times New Roman"/>
          <w:b/>
          <w:iCs/>
          <w:color w:val="000000" w:themeColor="text1"/>
          <w:sz w:val="24"/>
          <w:szCs w:val="24"/>
          <w:highlight w:val="yellow"/>
        </w:rPr>
      </w:pPr>
    </w:p>
    <w:sectPr w:rsidR="005F63DD"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5F017" w14:textId="77777777" w:rsidR="00090E02" w:rsidRDefault="00090E02" w:rsidP="00A30FFD">
      <w:pPr>
        <w:spacing w:after="0" w:line="240" w:lineRule="auto"/>
      </w:pPr>
      <w:r>
        <w:separator/>
      </w:r>
    </w:p>
  </w:endnote>
  <w:endnote w:type="continuationSeparator" w:id="0">
    <w:p w14:paraId="1162485F" w14:textId="77777777" w:rsidR="00090E02" w:rsidRDefault="00090E02"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eamViewer13">
    <w:charset w:val="00"/>
    <w:family w:val="decorative"/>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43344C" w:rsidRDefault="0043344C">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43344C" w:rsidRDefault="004334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43344C" w:rsidRDefault="0043344C">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43344C" w:rsidRDefault="00433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12998" w14:textId="77777777" w:rsidR="00090E02" w:rsidRDefault="00090E02" w:rsidP="00A30FFD">
      <w:pPr>
        <w:spacing w:after="0" w:line="240" w:lineRule="auto"/>
      </w:pPr>
      <w:r>
        <w:separator/>
      </w:r>
    </w:p>
  </w:footnote>
  <w:footnote w:type="continuationSeparator" w:id="0">
    <w:p w14:paraId="08B07138" w14:textId="77777777" w:rsidR="00090E02" w:rsidRDefault="00090E02"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FF1D97"/>
    <w:multiLevelType w:val="hybridMultilevel"/>
    <w:tmpl w:val="DC58B014"/>
    <w:lvl w:ilvl="0" w:tplc="8BAA916E">
      <w:start w:val="1"/>
      <w:numFmt w:val="bullet"/>
      <w:lvlText w:val="•"/>
      <w:lvlJc w:val="left"/>
      <w:pPr>
        <w:tabs>
          <w:tab w:val="num" w:pos="720"/>
        </w:tabs>
        <w:ind w:left="720" w:hanging="360"/>
      </w:pPr>
      <w:rPr>
        <w:rFonts w:ascii="Arial" w:hAnsi="Arial" w:hint="default"/>
      </w:rPr>
    </w:lvl>
    <w:lvl w:ilvl="1" w:tplc="BC187BA4" w:tentative="1">
      <w:start w:val="1"/>
      <w:numFmt w:val="bullet"/>
      <w:lvlText w:val="•"/>
      <w:lvlJc w:val="left"/>
      <w:pPr>
        <w:tabs>
          <w:tab w:val="num" w:pos="1440"/>
        </w:tabs>
        <w:ind w:left="1440" w:hanging="360"/>
      </w:pPr>
      <w:rPr>
        <w:rFonts w:ascii="Arial" w:hAnsi="Arial" w:hint="default"/>
      </w:rPr>
    </w:lvl>
    <w:lvl w:ilvl="2" w:tplc="C7E4F47E" w:tentative="1">
      <w:start w:val="1"/>
      <w:numFmt w:val="bullet"/>
      <w:lvlText w:val="•"/>
      <w:lvlJc w:val="left"/>
      <w:pPr>
        <w:tabs>
          <w:tab w:val="num" w:pos="2160"/>
        </w:tabs>
        <w:ind w:left="2160" w:hanging="360"/>
      </w:pPr>
      <w:rPr>
        <w:rFonts w:ascii="Arial" w:hAnsi="Arial" w:hint="default"/>
      </w:rPr>
    </w:lvl>
    <w:lvl w:ilvl="3" w:tplc="37B0D6B2" w:tentative="1">
      <w:start w:val="1"/>
      <w:numFmt w:val="bullet"/>
      <w:lvlText w:val="•"/>
      <w:lvlJc w:val="left"/>
      <w:pPr>
        <w:tabs>
          <w:tab w:val="num" w:pos="2880"/>
        </w:tabs>
        <w:ind w:left="2880" w:hanging="360"/>
      </w:pPr>
      <w:rPr>
        <w:rFonts w:ascii="Arial" w:hAnsi="Arial" w:hint="default"/>
      </w:rPr>
    </w:lvl>
    <w:lvl w:ilvl="4" w:tplc="24E6E194" w:tentative="1">
      <w:start w:val="1"/>
      <w:numFmt w:val="bullet"/>
      <w:lvlText w:val="•"/>
      <w:lvlJc w:val="left"/>
      <w:pPr>
        <w:tabs>
          <w:tab w:val="num" w:pos="3600"/>
        </w:tabs>
        <w:ind w:left="3600" w:hanging="360"/>
      </w:pPr>
      <w:rPr>
        <w:rFonts w:ascii="Arial" w:hAnsi="Arial" w:hint="default"/>
      </w:rPr>
    </w:lvl>
    <w:lvl w:ilvl="5" w:tplc="94C6F98A" w:tentative="1">
      <w:start w:val="1"/>
      <w:numFmt w:val="bullet"/>
      <w:lvlText w:val="•"/>
      <w:lvlJc w:val="left"/>
      <w:pPr>
        <w:tabs>
          <w:tab w:val="num" w:pos="4320"/>
        </w:tabs>
        <w:ind w:left="4320" w:hanging="360"/>
      </w:pPr>
      <w:rPr>
        <w:rFonts w:ascii="Arial" w:hAnsi="Arial" w:hint="default"/>
      </w:rPr>
    </w:lvl>
    <w:lvl w:ilvl="6" w:tplc="A5702826">
      <w:start w:val="1"/>
      <w:numFmt w:val="bullet"/>
      <w:lvlText w:val="•"/>
      <w:lvlJc w:val="left"/>
      <w:pPr>
        <w:tabs>
          <w:tab w:val="num" w:pos="360"/>
        </w:tabs>
        <w:ind w:left="360" w:hanging="360"/>
      </w:pPr>
      <w:rPr>
        <w:rFonts w:ascii="Arial" w:hAnsi="Arial" w:hint="default"/>
      </w:rPr>
    </w:lvl>
    <w:lvl w:ilvl="7" w:tplc="9EE0652C" w:tentative="1">
      <w:start w:val="1"/>
      <w:numFmt w:val="bullet"/>
      <w:lvlText w:val="•"/>
      <w:lvlJc w:val="left"/>
      <w:pPr>
        <w:tabs>
          <w:tab w:val="num" w:pos="5760"/>
        </w:tabs>
        <w:ind w:left="5760" w:hanging="360"/>
      </w:pPr>
      <w:rPr>
        <w:rFonts w:ascii="Arial" w:hAnsi="Arial" w:hint="default"/>
      </w:rPr>
    </w:lvl>
    <w:lvl w:ilvl="8" w:tplc="BC8A72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7"/>
  </w:num>
  <w:num w:numId="3">
    <w:abstractNumId w:val="30"/>
  </w:num>
  <w:num w:numId="4">
    <w:abstractNumId w:val="2"/>
  </w:num>
  <w:num w:numId="5">
    <w:abstractNumId w:val="25"/>
  </w:num>
  <w:num w:numId="6">
    <w:abstractNumId w:val="13"/>
  </w:num>
  <w:num w:numId="7">
    <w:abstractNumId w:val="16"/>
  </w:num>
  <w:num w:numId="8">
    <w:abstractNumId w:val="27"/>
  </w:num>
  <w:num w:numId="9">
    <w:abstractNumId w:val="0"/>
  </w:num>
  <w:num w:numId="10">
    <w:abstractNumId w:val="11"/>
  </w:num>
  <w:num w:numId="11">
    <w:abstractNumId w:val="15"/>
  </w:num>
  <w:num w:numId="12">
    <w:abstractNumId w:val="14"/>
  </w:num>
  <w:num w:numId="13">
    <w:abstractNumId w:val="28"/>
  </w:num>
  <w:num w:numId="14">
    <w:abstractNumId w:val="21"/>
  </w:num>
  <w:num w:numId="15">
    <w:abstractNumId w:val="18"/>
  </w:num>
  <w:num w:numId="16">
    <w:abstractNumId w:val="29"/>
  </w:num>
  <w:num w:numId="17">
    <w:abstractNumId w:val="20"/>
  </w:num>
  <w:num w:numId="18">
    <w:abstractNumId w:val="24"/>
  </w:num>
  <w:num w:numId="19">
    <w:abstractNumId w:val="1"/>
  </w:num>
  <w:num w:numId="20">
    <w:abstractNumId w:val="4"/>
  </w:num>
  <w:num w:numId="21">
    <w:abstractNumId w:val="23"/>
  </w:num>
  <w:num w:numId="22">
    <w:abstractNumId w:val="5"/>
  </w:num>
  <w:num w:numId="23">
    <w:abstractNumId w:val="9"/>
  </w:num>
  <w:num w:numId="24">
    <w:abstractNumId w:val="6"/>
  </w:num>
  <w:num w:numId="25">
    <w:abstractNumId w:val="12"/>
  </w:num>
  <w:num w:numId="26">
    <w:abstractNumId w:val="7"/>
  </w:num>
  <w:num w:numId="27">
    <w:abstractNumId w:val="19"/>
  </w:num>
  <w:num w:numId="28">
    <w:abstractNumId w:val="22"/>
  </w:num>
  <w:num w:numId="29">
    <w:abstractNumId w:val="10"/>
  </w:num>
  <w:num w:numId="30">
    <w:abstractNumId w:val="3"/>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qgFAACMRyQtAAAA"/>
  </w:docVars>
  <w:rsids>
    <w:rsidRoot w:val="00A30FFD"/>
    <w:rsid w:val="00000DF1"/>
    <w:rsid w:val="000023D1"/>
    <w:rsid w:val="0000360A"/>
    <w:rsid w:val="0000410E"/>
    <w:rsid w:val="000043A7"/>
    <w:rsid w:val="00004684"/>
    <w:rsid w:val="000068AA"/>
    <w:rsid w:val="000128BA"/>
    <w:rsid w:val="00017822"/>
    <w:rsid w:val="00017B65"/>
    <w:rsid w:val="00030DD2"/>
    <w:rsid w:val="00042DF2"/>
    <w:rsid w:val="0004337E"/>
    <w:rsid w:val="00043D29"/>
    <w:rsid w:val="000464AD"/>
    <w:rsid w:val="00046D3A"/>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0E02"/>
    <w:rsid w:val="00094668"/>
    <w:rsid w:val="0009635B"/>
    <w:rsid w:val="000A2D3C"/>
    <w:rsid w:val="000A35DA"/>
    <w:rsid w:val="000B62C9"/>
    <w:rsid w:val="000B77E0"/>
    <w:rsid w:val="000C316C"/>
    <w:rsid w:val="000C43F3"/>
    <w:rsid w:val="000C7D72"/>
    <w:rsid w:val="000D0BE4"/>
    <w:rsid w:val="000D3F8C"/>
    <w:rsid w:val="000E130E"/>
    <w:rsid w:val="000F59AF"/>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207A"/>
    <w:rsid w:val="0017490B"/>
    <w:rsid w:val="00183A42"/>
    <w:rsid w:val="00186664"/>
    <w:rsid w:val="00186B45"/>
    <w:rsid w:val="00187B77"/>
    <w:rsid w:val="0019250F"/>
    <w:rsid w:val="001962A2"/>
    <w:rsid w:val="001A538A"/>
    <w:rsid w:val="001A552C"/>
    <w:rsid w:val="001A60C3"/>
    <w:rsid w:val="001B3C78"/>
    <w:rsid w:val="001B4291"/>
    <w:rsid w:val="001B5622"/>
    <w:rsid w:val="001C209C"/>
    <w:rsid w:val="001C3EB3"/>
    <w:rsid w:val="001C439E"/>
    <w:rsid w:val="001D07DD"/>
    <w:rsid w:val="001D3DE2"/>
    <w:rsid w:val="001E0A53"/>
    <w:rsid w:val="001E1FCF"/>
    <w:rsid w:val="001E2AE1"/>
    <w:rsid w:val="001E7015"/>
    <w:rsid w:val="001E74F1"/>
    <w:rsid w:val="001F0CC0"/>
    <w:rsid w:val="001F1C82"/>
    <w:rsid w:val="001F6BD9"/>
    <w:rsid w:val="002062F2"/>
    <w:rsid w:val="00206C83"/>
    <w:rsid w:val="00213557"/>
    <w:rsid w:val="002141EE"/>
    <w:rsid w:val="00217BB7"/>
    <w:rsid w:val="002208CE"/>
    <w:rsid w:val="00222D67"/>
    <w:rsid w:val="00223CB2"/>
    <w:rsid w:val="00227CAF"/>
    <w:rsid w:val="00230F45"/>
    <w:rsid w:val="002333D6"/>
    <w:rsid w:val="00233ED2"/>
    <w:rsid w:val="00240340"/>
    <w:rsid w:val="00242386"/>
    <w:rsid w:val="002442F9"/>
    <w:rsid w:val="00244720"/>
    <w:rsid w:val="00245E37"/>
    <w:rsid w:val="00257FD4"/>
    <w:rsid w:val="0026400E"/>
    <w:rsid w:val="00266956"/>
    <w:rsid w:val="002672A8"/>
    <w:rsid w:val="00272FDA"/>
    <w:rsid w:val="00273B16"/>
    <w:rsid w:val="00286CE8"/>
    <w:rsid w:val="002920FA"/>
    <w:rsid w:val="0029285A"/>
    <w:rsid w:val="0029356E"/>
    <w:rsid w:val="002937D5"/>
    <w:rsid w:val="002945A7"/>
    <w:rsid w:val="002948C0"/>
    <w:rsid w:val="002A07BA"/>
    <w:rsid w:val="002A74A8"/>
    <w:rsid w:val="002B0C1C"/>
    <w:rsid w:val="002B106D"/>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2C6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6C50"/>
    <w:rsid w:val="00337492"/>
    <w:rsid w:val="00341DD2"/>
    <w:rsid w:val="003423E1"/>
    <w:rsid w:val="00347166"/>
    <w:rsid w:val="003475E8"/>
    <w:rsid w:val="00354A4F"/>
    <w:rsid w:val="00371DD0"/>
    <w:rsid w:val="00373960"/>
    <w:rsid w:val="00373967"/>
    <w:rsid w:val="00377E72"/>
    <w:rsid w:val="0038468A"/>
    <w:rsid w:val="00384EFD"/>
    <w:rsid w:val="00393ACA"/>
    <w:rsid w:val="003A5332"/>
    <w:rsid w:val="003A5CC3"/>
    <w:rsid w:val="003B194F"/>
    <w:rsid w:val="003B238A"/>
    <w:rsid w:val="003C15EA"/>
    <w:rsid w:val="003C537A"/>
    <w:rsid w:val="003D51AE"/>
    <w:rsid w:val="003E0648"/>
    <w:rsid w:val="003E205C"/>
    <w:rsid w:val="003E51CB"/>
    <w:rsid w:val="003E6B5A"/>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344C"/>
    <w:rsid w:val="00436F8E"/>
    <w:rsid w:val="00437897"/>
    <w:rsid w:val="00440FAB"/>
    <w:rsid w:val="00444C91"/>
    <w:rsid w:val="00452C84"/>
    <w:rsid w:val="0045524B"/>
    <w:rsid w:val="00455A80"/>
    <w:rsid w:val="00460281"/>
    <w:rsid w:val="004603B3"/>
    <w:rsid w:val="0046152A"/>
    <w:rsid w:val="00462B82"/>
    <w:rsid w:val="00462BA5"/>
    <w:rsid w:val="00462D64"/>
    <w:rsid w:val="0046388B"/>
    <w:rsid w:val="00463D02"/>
    <w:rsid w:val="00471C4B"/>
    <w:rsid w:val="00474AC3"/>
    <w:rsid w:val="00474F95"/>
    <w:rsid w:val="004763DE"/>
    <w:rsid w:val="00476CE3"/>
    <w:rsid w:val="00485DE4"/>
    <w:rsid w:val="00486656"/>
    <w:rsid w:val="00486A7A"/>
    <w:rsid w:val="00491EE8"/>
    <w:rsid w:val="0049770A"/>
    <w:rsid w:val="004A4EE6"/>
    <w:rsid w:val="004A67FE"/>
    <w:rsid w:val="004B0785"/>
    <w:rsid w:val="004B0C0C"/>
    <w:rsid w:val="004B4973"/>
    <w:rsid w:val="004B6D4D"/>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28ED"/>
    <w:rsid w:val="0057390C"/>
    <w:rsid w:val="005808AB"/>
    <w:rsid w:val="00582B70"/>
    <w:rsid w:val="005831CC"/>
    <w:rsid w:val="005874BC"/>
    <w:rsid w:val="00587E0C"/>
    <w:rsid w:val="00590B16"/>
    <w:rsid w:val="00591411"/>
    <w:rsid w:val="00591B8D"/>
    <w:rsid w:val="005948DE"/>
    <w:rsid w:val="005A2034"/>
    <w:rsid w:val="005A53C3"/>
    <w:rsid w:val="005A5609"/>
    <w:rsid w:val="005B0B7D"/>
    <w:rsid w:val="005C5518"/>
    <w:rsid w:val="005C7D57"/>
    <w:rsid w:val="005D5D7D"/>
    <w:rsid w:val="005D602B"/>
    <w:rsid w:val="005D6DE7"/>
    <w:rsid w:val="005E2A56"/>
    <w:rsid w:val="005E5876"/>
    <w:rsid w:val="005E669B"/>
    <w:rsid w:val="005E6A7B"/>
    <w:rsid w:val="005F0A40"/>
    <w:rsid w:val="005F3A8C"/>
    <w:rsid w:val="005F485F"/>
    <w:rsid w:val="005F52B7"/>
    <w:rsid w:val="005F63DD"/>
    <w:rsid w:val="005F70C8"/>
    <w:rsid w:val="006023BE"/>
    <w:rsid w:val="00602A18"/>
    <w:rsid w:val="00603AA9"/>
    <w:rsid w:val="00603DC7"/>
    <w:rsid w:val="00607968"/>
    <w:rsid w:val="00612611"/>
    <w:rsid w:val="006136BF"/>
    <w:rsid w:val="00616F0A"/>
    <w:rsid w:val="0061782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666"/>
    <w:rsid w:val="006667D6"/>
    <w:rsid w:val="006744A5"/>
    <w:rsid w:val="00675BEA"/>
    <w:rsid w:val="00676CC7"/>
    <w:rsid w:val="00677525"/>
    <w:rsid w:val="006778C4"/>
    <w:rsid w:val="00683FCC"/>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6F698B"/>
    <w:rsid w:val="0070297F"/>
    <w:rsid w:val="00702B0C"/>
    <w:rsid w:val="00702F6C"/>
    <w:rsid w:val="00705347"/>
    <w:rsid w:val="00707736"/>
    <w:rsid w:val="00717410"/>
    <w:rsid w:val="00721A62"/>
    <w:rsid w:val="00723208"/>
    <w:rsid w:val="00725682"/>
    <w:rsid w:val="0073057D"/>
    <w:rsid w:val="00737A1D"/>
    <w:rsid w:val="00740A28"/>
    <w:rsid w:val="007420A8"/>
    <w:rsid w:val="00744AD5"/>
    <w:rsid w:val="00745663"/>
    <w:rsid w:val="00750C98"/>
    <w:rsid w:val="00751ECE"/>
    <w:rsid w:val="00756D89"/>
    <w:rsid w:val="007572CE"/>
    <w:rsid w:val="00761896"/>
    <w:rsid w:val="007630AC"/>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1F52"/>
    <w:rsid w:val="007B2DCF"/>
    <w:rsid w:val="007B46E9"/>
    <w:rsid w:val="007B472A"/>
    <w:rsid w:val="007B60CD"/>
    <w:rsid w:val="007B7753"/>
    <w:rsid w:val="007C2194"/>
    <w:rsid w:val="007C7D08"/>
    <w:rsid w:val="007D2307"/>
    <w:rsid w:val="007D3CD1"/>
    <w:rsid w:val="007D4BC3"/>
    <w:rsid w:val="007D53C2"/>
    <w:rsid w:val="007D7724"/>
    <w:rsid w:val="007D7E13"/>
    <w:rsid w:val="007E253E"/>
    <w:rsid w:val="007E6375"/>
    <w:rsid w:val="007F2536"/>
    <w:rsid w:val="007F3468"/>
    <w:rsid w:val="007F50E4"/>
    <w:rsid w:val="0080370A"/>
    <w:rsid w:val="008067F1"/>
    <w:rsid w:val="0080733B"/>
    <w:rsid w:val="008138BD"/>
    <w:rsid w:val="00815607"/>
    <w:rsid w:val="0082137D"/>
    <w:rsid w:val="008260B1"/>
    <w:rsid w:val="0082687A"/>
    <w:rsid w:val="00831DDE"/>
    <w:rsid w:val="00845D7C"/>
    <w:rsid w:val="00846E66"/>
    <w:rsid w:val="0084739A"/>
    <w:rsid w:val="008475E0"/>
    <w:rsid w:val="0085072A"/>
    <w:rsid w:val="0085511C"/>
    <w:rsid w:val="00862A04"/>
    <w:rsid w:val="008654AE"/>
    <w:rsid w:val="00870250"/>
    <w:rsid w:val="00871915"/>
    <w:rsid w:val="00871F22"/>
    <w:rsid w:val="00872030"/>
    <w:rsid w:val="008732D4"/>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036"/>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428C"/>
    <w:rsid w:val="00915A59"/>
    <w:rsid w:val="009244A6"/>
    <w:rsid w:val="009248BC"/>
    <w:rsid w:val="00931841"/>
    <w:rsid w:val="00935A4A"/>
    <w:rsid w:val="009373A5"/>
    <w:rsid w:val="009376AA"/>
    <w:rsid w:val="00941B9E"/>
    <w:rsid w:val="00941E87"/>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158"/>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1B93"/>
    <w:rsid w:val="00A22915"/>
    <w:rsid w:val="00A24F44"/>
    <w:rsid w:val="00A26E74"/>
    <w:rsid w:val="00A30D58"/>
    <w:rsid w:val="00A30FFD"/>
    <w:rsid w:val="00A31E37"/>
    <w:rsid w:val="00A32E1F"/>
    <w:rsid w:val="00A33EA1"/>
    <w:rsid w:val="00A35954"/>
    <w:rsid w:val="00A37CB4"/>
    <w:rsid w:val="00A411B8"/>
    <w:rsid w:val="00A4341A"/>
    <w:rsid w:val="00A43EF1"/>
    <w:rsid w:val="00A462F0"/>
    <w:rsid w:val="00A47469"/>
    <w:rsid w:val="00A52C83"/>
    <w:rsid w:val="00A53CDD"/>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6D3B"/>
    <w:rsid w:val="00B37BB5"/>
    <w:rsid w:val="00B40778"/>
    <w:rsid w:val="00B41FB4"/>
    <w:rsid w:val="00B424BB"/>
    <w:rsid w:val="00B436BC"/>
    <w:rsid w:val="00B51B46"/>
    <w:rsid w:val="00B551BB"/>
    <w:rsid w:val="00B55B40"/>
    <w:rsid w:val="00B60E6C"/>
    <w:rsid w:val="00B633B7"/>
    <w:rsid w:val="00B64D76"/>
    <w:rsid w:val="00B66239"/>
    <w:rsid w:val="00B70B36"/>
    <w:rsid w:val="00B72141"/>
    <w:rsid w:val="00B7621E"/>
    <w:rsid w:val="00B76351"/>
    <w:rsid w:val="00B81675"/>
    <w:rsid w:val="00B82E5A"/>
    <w:rsid w:val="00B83D07"/>
    <w:rsid w:val="00B8607A"/>
    <w:rsid w:val="00BA2248"/>
    <w:rsid w:val="00BA5FF1"/>
    <w:rsid w:val="00BB5D69"/>
    <w:rsid w:val="00BB7441"/>
    <w:rsid w:val="00BC2E78"/>
    <w:rsid w:val="00BC3460"/>
    <w:rsid w:val="00BD0544"/>
    <w:rsid w:val="00BD3BF0"/>
    <w:rsid w:val="00BD44AA"/>
    <w:rsid w:val="00BD535A"/>
    <w:rsid w:val="00BD68E0"/>
    <w:rsid w:val="00BE1DCB"/>
    <w:rsid w:val="00BF2FA3"/>
    <w:rsid w:val="00C0323A"/>
    <w:rsid w:val="00C03810"/>
    <w:rsid w:val="00C06C34"/>
    <w:rsid w:val="00C078B3"/>
    <w:rsid w:val="00C12C2B"/>
    <w:rsid w:val="00C30D26"/>
    <w:rsid w:val="00C33176"/>
    <w:rsid w:val="00C3358C"/>
    <w:rsid w:val="00C335D3"/>
    <w:rsid w:val="00C35146"/>
    <w:rsid w:val="00C40F00"/>
    <w:rsid w:val="00C45524"/>
    <w:rsid w:val="00C5073D"/>
    <w:rsid w:val="00C56034"/>
    <w:rsid w:val="00C56E82"/>
    <w:rsid w:val="00C57077"/>
    <w:rsid w:val="00C63221"/>
    <w:rsid w:val="00C662F9"/>
    <w:rsid w:val="00C73317"/>
    <w:rsid w:val="00C73A13"/>
    <w:rsid w:val="00C74ABA"/>
    <w:rsid w:val="00C7607D"/>
    <w:rsid w:val="00C810A5"/>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240F8"/>
    <w:rsid w:val="00D275B7"/>
    <w:rsid w:val="00D44C25"/>
    <w:rsid w:val="00D45A54"/>
    <w:rsid w:val="00D45FDD"/>
    <w:rsid w:val="00D52D7B"/>
    <w:rsid w:val="00D52F0D"/>
    <w:rsid w:val="00D53409"/>
    <w:rsid w:val="00D552E4"/>
    <w:rsid w:val="00D56C09"/>
    <w:rsid w:val="00D57411"/>
    <w:rsid w:val="00D620CA"/>
    <w:rsid w:val="00D63F3F"/>
    <w:rsid w:val="00D640CB"/>
    <w:rsid w:val="00D707C4"/>
    <w:rsid w:val="00D7795E"/>
    <w:rsid w:val="00D81352"/>
    <w:rsid w:val="00D82E5E"/>
    <w:rsid w:val="00D862D6"/>
    <w:rsid w:val="00D92000"/>
    <w:rsid w:val="00D94C76"/>
    <w:rsid w:val="00D95C28"/>
    <w:rsid w:val="00D97E81"/>
    <w:rsid w:val="00DA1695"/>
    <w:rsid w:val="00DA194E"/>
    <w:rsid w:val="00DA3206"/>
    <w:rsid w:val="00DA44F9"/>
    <w:rsid w:val="00DA563F"/>
    <w:rsid w:val="00DA768F"/>
    <w:rsid w:val="00DA7C1F"/>
    <w:rsid w:val="00DB4EAD"/>
    <w:rsid w:val="00DB55D7"/>
    <w:rsid w:val="00DB5C25"/>
    <w:rsid w:val="00DC3DDC"/>
    <w:rsid w:val="00DC5530"/>
    <w:rsid w:val="00DC662E"/>
    <w:rsid w:val="00DC73D0"/>
    <w:rsid w:val="00DD0D0F"/>
    <w:rsid w:val="00DD0D20"/>
    <w:rsid w:val="00DD2370"/>
    <w:rsid w:val="00DD3F12"/>
    <w:rsid w:val="00DE126D"/>
    <w:rsid w:val="00DE3363"/>
    <w:rsid w:val="00E068C0"/>
    <w:rsid w:val="00E07BE1"/>
    <w:rsid w:val="00E1423C"/>
    <w:rsid w:val="00E1441E"/>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97792"/>
    <w:rsid w:val="00EA3292"/>
    <w:rsid w:val="00EA3C9F"/>
    <w:rsid w:val="00EA5003"/>
    <w:rsid w:val="00EB01BC"/>
    <w:rsid w:val="00EB0AB4"/>
    <w:rsid w:val="00EB0AF0"/>
    <w:rsid w:val="00EB4EA7"/>
    <w:rsid w:val="00ED23FE"/>
    <w:rsid w:val="00ED3F23"/>
    <w:rsid w:val="00ED4039"/>
    <w:rsid w:val="00ED6277"/>
    <w:rsid w:val="00EE1D79"/>
    <w:rsid w:val="00EE74C2"/>
    <w:rsid w:val="00EF4A75"/>
    <w:rsid w:val="00EF55DD"/>
    <w:rsid w:val="00EF5CAF"/>
    <w:rsid w:val="00EF670A"/>
    <w:rsid w:val="00EF709A"/>
    <w:rsid w:val="00F007B0"/>
    <w:rsid w:val="00F01AB4"/>
    <w:rsid w:val="00F07317"/>
    <w:rsid w:val="00F0751A"/>
    <w:rsid w:val="00F107EC"/>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22CA"/>
    <w:rsid w:val="00F640B6"/>
    <w:rsid w:val="00F6677F"/>
    <w:rsid w:val="00F70FDF"/>
    <w:rsid w:val="00F72C1A"/>
    <w:rsid w:val="00F76167"/>
    <w:rsid w:val="00F82292"/>
    <w:rsid w:val="00F857FB"/>
    <w:rsid w:val="00F91DD1"/>
    <w:rsid w:val="00F91FFD"/>
    <w:rsid w:val="00F93974"/>
    <w:rsid w:val="00F95ABC"/>
    <w:rsid w:val="00FA2636"/>
    <w:rsid w:val="00FA4E90"/>
    <w:rsid w:val="00FA6ECF"/>
    <w:rsid w:val="00FB0033"/>
    <w:rsid w:val="00FB5485"/>
    <w:rsid w:val="00FB6588"/>
    <w:rsid w:val="00FB71DF"/>
    <w:rsid w:val="00FC069A"/>
    <w:rsid w:val="00FC1698"/>
    <w:rsid w:val="00FC2E2A"/>
    <w:rsid w:val="00FC69C5"/>
    <w:rsid w:val="00FD017D"/>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 w:type="character" w:styleId="Strong">
    <w:name w:val="Strong"/>
    <w:basedOn w:val="DefaultParagraphFont"/>
    <w:uiPriority w:val="22"/>
    <w:qFormat/>
    <w:rsid w:val="00683FCC"/>
    <w:rPr>
      <w:b/>
      <w:bCs/>
    </w:rPr>
  </w:style>
  <w:style w:type="paragraph" w:customStyle="1" w:styleId="fontemedia">
    <w:name w:val="fontemedi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egrande">
    <w:name w:val="fontegrande"/>
    <w:basedOn w:val="DefaultParagraphFont"/>
    <w:rsid w:val="00683FCC"/>
  </w:style>
  <w:style w:type="paragraph" w:customStyle="1" w:styleId="paragrafodetalhe">
    <w:name w:val="paragrafodetalhe"/>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lert-icon">
    <w:name w:val="alert-icon"/>
    <w:basedOn w:val="DefaultParagraphFont"/>
    <w:rsid w:val="00683FCC"/>
  </w:style>
  <w:style w:type="paragraph" w:customStyle="1" w:styleId="fontepequena">
    <w:name w:val="fontepequen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3FCC"/>
    <w:rPr>
      <w:i/>
      <w:iCs/>
    </w:rPr>
  </w:style>
  <w:style w:type="paragraph" w:styleId="BalloonText">
    <w:name w:val="Balloon Text"/>
    <w:basedOn w:val="Normal"/>
    <w:link w:val="BalloonTextChar"/>
    <w:uiPriority w:val="99"/>
    <w:semiHidden/>
    <w:unhideWhenUsed/>
    <w:rsid w:val="00090E02"/>
    <w:pPr>
      <w:spacing w:after="0" w:line="240" w:lineRule="auto"/>
    </w:pPr>
    <w:rPr>
      <w:rFonts w:ascii="TeamViewer13" w:hAnsi="TeamViewer13" w:cs="TeamViewer13"/>
      <w:sz w:val="18"/>
      <w:szCs w:val="18"/>
    </w:rPr>
  </w:style>
  <w:style w:type="character" w:customStyle="1" w:styleId="BalloonTextChar">
    <w:name w:val="Balloon Text Char"/>
    <w:basedOn w:val="DefaultParagraphFont"/>
    <w:link w:val="BalloonText"/>
    <w:uiPriority w:val="99"/>
    <w:semiHidden/>
    <w:rsid w:val="00090E02"/>
    <w:rPr>
      <w:rFonts w:ascii="TeamViewer13" w:hAnsi="TeamViewer13" w:cs="TeamViewer1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712584396">
      <w:bodyDiv w:val="1"/>
      <w:marLeft w:val="0"/>
      <w:marRight w:val="0"/>
      <w:marTop w:val="0"/>
      <w:marBottom w:val="0"/>
      <w:divBdr>
        <w:top w:val="none" w:sz="0" w:space="0" w:color="auto"/>
        <w:left w:val="none" w:sz="0" w:space="0" w:color="auto"/>
        <w:bottom w:val="none" w:sz="0" w:space="0" w:color="auto"/>
        <w:right w:val="none" w:sz="0" w:space="0" w:color="auto"/>
      </w:divBdr>
      <w:divsChild>
        <w:div w:id="83260099">
          <w:marLeft w:val="4680"/>
          <w:marRight w:val="0"/>
          <w:marTop w:val="100"/>
          <w:marBottom w:val="0"/>
          <w:divBdr>
            <w:top w:val="none" w:sz="0" w:space="0" w:color="auto"/>
            <w:left w:val="none" w:sz="0" w:space="0" w:color="auto"/>
            <w:bottom w:val="none" w:sz="0" w:space="0" w:color="auto"/>
            <w:right w:val="none" w:sz="0" w:space="0" w:color="auto"/>
          </w:divBdr>
        </w:div>
        <w:div w:id="179782455">
          <w:marLeft w:val="4680"/>
          <w:marRight w:val="0"/>
          <w:marTop w:val="100"/>
          <w:marBottom w:val="0"/>
          <w:divBdr>
            <w:top w:val="none" w:sz="0" w:space="0" w:color="auto"/>
            <w:left w:val="none" w:sz="0" w:space="0" w:color="auto"/>
            <w:bottom w:val="none" w:sz="0" w:space="0" w:color="auto"/>
            <w:right w:val="none" w:sz="0" w:space="0" w:color="auto"/>
          </w:divBdr>
        </w:div>
      </w:divsChild>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779177943">
      <w:bodyDiv w:val="1"/>
      <w:marLeft w:val="0"/>
      <w:marRight w:val="0"/>
      <w:marTop w:val="0"/>
      <w:marBottom w:val="0"/>
      <w:divBdr>
        <w:top w:val="none" w:sz="0" w:space="0" w:color="auto"/>
        <w:left w:val="none" w:sz="0" w:space="0" w:color="auto"/>
        <w:bottom w:val="none" w:sz="0" w:space="0" w:color="auto"/>
        <w:right w:val="none" w:sz="0" w:space="0" w:color="auto"/>
      </w:divBdr>
    </w:div>
    <w:div w:id="1901474847">
      <w:bodyDiv w:val="1"/>
      <w:marLeft w:val="0"/>
      <w:marRight w:val="0"/>
      <w:marTop w:val="0"/>
      <w:marBottom w:val="0"/>
      <w:divBdr>
        <w:top w:val="none" w:sz="0" w:space="0" w:color="auto"/>
        <w:left w:val="none" w:sz="0" w:space="0" w:color="auto"/>
        <w:bottom w:val="none" w:sz="0" w:space="0" w:color="auto"/>
        <w:right w:val="none" w:sz="0" w:space="0" w:color="auto"/>
      </w:divBdr>
      <w:divsChild>
        <w:div w:id="14764099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8222173">
              <w:marLeft w:val="0"/>
              <w:marRight w:val="0"/>
              <w:marTop w:val="0"/>
              <w:marBottom w:val="30"/>
              <w:divBdr>
                <w:top w:val="none" w:sz="0" w:space="0" w:color="auto"/>
                <w:left w:val="none" w:sz="0" w:space="0" w:color="auto"/>
                <w:bottom w:val="single" w:sz="6" w:space="2" w:color="C0C0C0"/>
                <w:right w:val="none" w:sz="0" w:space="0" w:color="auto"/>
              </w:divBdr>
            </w:div>
          </w:divsChild>
        </w:div>
        <w:div w:id="19363554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2094572">
              <w:marLeft w:val="0"/>
              <w:marRight w:val="0"/>
              <w:marTop w:val="0"/>
              <w:marBottom w:val="0"/>
              <w:divBdr>
                <w:top w:val="none" w:sz="0" w:space="0" w:color="auto"/>
                <w:left w:val="none" w:sz="0" w:space="0" w:color="auto"/>
                <w:bottom w:val="none" w:sz="0" w:space="0" w:color="auto"/>
                <w:right w:val="none" w:sz="0" w:space="0" w:color="auto"/>
              </w:divBdr>
            </w:div>
            <w:div w:id="1931305433">
              <w:marLeft w:val="0"/>
              <w:marRight w:val="0"/>
              <w:marTop w:val="0"/>
              <w:marBottom w:val="0"/>
              <w:divBdr>
                <w:top w:val="none" w:sz="0" w:space="0" w:color="auto"/>
                <w:left w:val="none" w:sz="0" w:space="0" w:color="auto"/>
                <w:bottom w:val="none" w:sz="0" w:space="0" w:color="auto"/>
                <w:right w:val="none" w:sz="0" w:space="0" w:color="auto"/>
              </w:divBdr>
            </w:div>
            <w:div w:id="1923445988">
              <w:marLeft w:val="0"/>
              <w:marRight w:val="0"/>
              <w:marTop w:val="0"/>
              <w:marBottom w:val="0"/>
              <w:divBdr>
                <w:top w:val="none" w:sz="0" w:space="0" w:color="auto"/>
                <w:left w:val="none" w:sz="0" w:space="0" w:color="auto"/>
                <w:bottom w:val="none" w:sz="0" w:space="0" w:color="auto"/>
                <w:right w:val="none" w:sz="0" w:space="0" w:color="auto"/>
              </w:divBdr>
            </w:div>
            <w:div w:id="172355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2EE3F-F41C-4F7F-9C6D-985916CC4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6</TotalTime>
  <Pages>89</Pages>
  <Words>73518</Words>
  <Characters>419057</Characters>
  <Application>Microsoft Office Word</Application>
  <DocSecurity>0</DocSecurity>
  <Lines>3492</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87</cp:revision>
  <cp:lastPrinted>2019-01-23T06:08:00Z</cp:lastPrinted>
  <dcterms:created xsi:type="dcterms:W3CDTF">2019-01-15T06:32:00Z</dcterms:created>
  <dcterms:modified xsi:type="dcterms:W3CDTF">2019-01-2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